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414A57" w14:textId="77777777" w:rsidR="007A28CE" w:rsidRPr="00705A12" w:rsidRDefault="008737D5" w:rsidP="00E108D8">
      <w:pPr>
        <w:jc w:val="center"/>
        <w:rPr>
          <w:b/>
          <w:sz w:val="52"/>
        </w:rPr>
      </w:pPr>
      <w:r w:rsidRPr="00E108D8">
        <w:rPr>
          <w:b/>
          <w:sz w:val="52"/>
          <w:lang w:val="en-US"/>
        </w:rPr>
        <w:t>Multifitting</w:t>
      </w:r>
    </w:p>
    <w:p w14:paraId="2ECDC359" w14:textId="77777777" w:rsidR="008737D5" w:rsidRPr="00BA60FD" w:rsidRDefault="008737D5" w:rsidP="00E108D8">
      <w:pPr>
        <w:jc w:val="center"/>
        <w:rPr>
          <w:b/>
          <w:sz w:val="36"/>
        </w:rPr>
      </w:pPr>
      <w:r w:rsidRPr="00E108D8">
        <w:rPr>
          <w:b/>
          <w:sz w:val="36"/>
          <w:lang w:val="en-US"/>
        </w:rPr>
        <w:t>v</w:t>
      </w:r>
      <w:r w:rsidRPr="00705A12">
        <w:rPr>
          <w:b/>
          <w:sz w:val="36"/>
        </w:rPr>
        <w:t>.1.</w:t>
      </w:r>
      <w:r w:rsidR="00A90904">
        <w:rPr>
          <w:b/>
          <w:sz w:val="36"/>
        </w:rPr>
        <w:t>10</w:t>
      </w:r>
      <w:r w:rsidRPr="00705A12">
        <w:rPr>
          <w:b/>
          <w:sz w:val="36"/>
        </w:rPr>
        <w:t>.</w:t>
      </w:r>
      <w:r w:rsidR="006A4969">
        <w:rPr>
          <w:b/>
          <w:sz w:val="36"/>
        </w:rPr>
        <w:t>2</w:t>
      </w:r>
    </w:p>
    <w:p w14:paraId="26CBFBB5" w14:textId="77777777" w:rsidR="008737D5" w:rsidRPr="00BA60FD" w:rsidRDefault="008737D5" w:rsidP="00E108D8">
      <w:pPr>
        <w:jc w:val="center"/>
        <w:rPr>
          <w:b/>
          <w:sz w:val="36"/>
        </w:rPr>
      </w:pPr>
      <w:r w:rsidRPr="00E108D8">
        <w:rPr>
          <w:b/>
          <w:sz w:val="36"/>
        </w:rPr>
        <w:t>Руководство</w:t>
      </w:r>
      <w:r w:rsidRPr="00705A12">
        <w:rPr>
          <w:b/>
          <w:sz w:val="36"/>
        </w:rPr>
        <w:t xml:space="preserve"> </w:t>
      </w:r>
      <w:r w:rsidRPr="00E108D8">
        <w:rPr>
          <w:b/>
          <w:sz w:val="36"/>
        </w:rPr>
        <w:t>пользователя</w:t>
      </w:r>
    </w:p>
    <w:p w14:paraId="3B106126" w14:textId="77777777" w:rsidR="00E108D8" w:rsidRPr="005A2004" w:rsidRDefault="005A2004" w:rsidP="005A2004">
      <w:pPr>
        <w:jc w:val="center"/>
      </w:pPr>
      <w:r w:rsidRPr="005A2004">
        <w:t>Михаил Свечников</w:t>
      </w:r>
    </w:p>
    <w:p w14:paraId="7E6BD06F" w14:textId="77777777" w:rsidR="005A2004" w:rsidRPr="005A2004" w:rsidRDefault="00000000" w:rsidP="005A2004">
      <w:pPr>
        <w:jc w:val="center"/>
      </w:pPr>
      <w:hyperlink r:id="rId6" w:history="1">
        <w:r w:rsidR="005A2004" w:rsidRPr="00B35958">
          <w:rPr>
            <w:rStyle w:val="Hyperlink"/>
            <w:lang w:val="en-US"/>
          </w:rPr>
          <w:t>svechnikovmv</w:t>
        </w:r>
        <w:r w:rsidR="005A2004" w:rsidRPr="005A2004">
          <w:rPr>
            <w:rStyle w:val="Hyperlink"/>
          </w:rPr>
          <w:t>@</w:t>
        </w:r>
        <w:r w:rsidR="005A2004" w:rsidRPr="00B35958">
          <w:rPr>
            <w:rStyle w:val="Hyperlink"/>
            <w:lang w:val="en-US"/>
          </w:rPr>
          <w:t>gmail</w:t>
        </w:r>
        <w:r w:rsidR="005A2004" w:rsidRPr="005A2004">
          <w:rPr>
            <w:rStyle w:val="Hyperlink"/>
          </w:rPr>
          <w:t>.</w:t>
        </w:r>
        <w:r w:rsidR="005A2004" w:rsidRPr="00B35958">
          <w:rPr>
            <w:rStyle w:val="Hyperlink"/>
            <w:lang w:val="en-US"/>
          </w:rPr>
          <w:t>com</w:t>
        </w:r>
      </w:hyperlink>
    </w:p>
    <w:p w14:paraId="0928262B" w14:textId="77777777" w:rsidR="005A2004" w:rsidRDefault="006A4969" w:rsidP="005A2004">
      <w:pPr>
        <w:jc w:val="center"/>
      </w:pPr>
      <w:r>
        <w:t>21</w:t>
      </w:r>
      <w:r w:rsidR="00635B9B">
        <w:t xml:space="preserve"> </w:t>
      </w:r>
      <w:r>
        <w:t>февраля</w:t>
      </w:r>
      <w:r w:rsidR="00635B9B">
        <w:t xml:space="preserve"> </w:t>
      </w:r>
      <w:r w:rsidR="005A2004" w:rsidRPr="005A2004">
        <w:t>20</w:t>
      </w:r>
      <w:r>
        <w:t>20</w:t>
      </w:r>
    </w:p>
    <w:p w14:paraId="3009C984" w14:textId="4E7C9874" w:rsidR="006978BB" w:rsidRPr="006978BB" w:rsidRDefault="006978BB" w:rsidP="005A2004">
      <w:pPr>
        <w:jc w:val="center"/>
        <w:rPr>
          <w:lang w:val="en-US"/>
        </w:rPr>
      </w:pPr>
      <w:r>
        <w:rPr>
          <w:rFonts w:eastAsia="Calibri"/>
          <w:lang w:val="en-US"/>
        </w:rPr>
        <w:t>(</w:t>
      </w:r>
      <w:r w:rsidRPr="007579A0">
        <w:rPr>
          <w:rFonts w:eastAsia="Calibri"/>
        </w:rPr>
        <w:t xml:space="preserve">обновлено </w:t>
      </w:r>
      <w:r w:rsidRPr="00165053">
        <w:rPr>
          <w:rFonts w:eastAsia="Calibri"/>
        </w:rPr>
        <w:t>1</w:t>
      </w:r>
      <w:r>
        <w:rPr>
          <w:rFonts w:eastAsia="Calibri"/>
          <w:lang w:val="en-US"/>
        </w:rPr>
        <w:t>5</w:t>
      </w:r>
      <w:r w:rsidRPr="007579A0">
        <w:rPr>
          <w:rFonts w:eastAsia="Calibri"/>
        </w:rPr>
        <w:t xml:space="preserve"> </w:t>
      </w:r>
      <w:r>
        <w:rPr>
          <w:rFonts w:eastAsia="Calibri"/>
        </w:rPr>
        <w:t>апреля</w:t>
      </w:r>
      <w:r w:rsidRPr="007579A0">
        <w:rPr>
          <w:rFonts w:eastAsia="Calibri"/>
        </w:rPr>
        <w:t xml:space="preserve"> 202</w:t>
      </w:r>
      <w:r>
        <w:rPr>
          <w:rFonts w:eastAsia="Calibri"/>
        </w:rPr>
        <w:t>3</w:t>
      </w:r>
      <w:r>
        <w:rPr>
          <w:rFonts w:eastAsia="Calibri"/>
          <w:lang w:val="en-US"/>
        </w:rPr>
        <w:t>)</w:t>
      </w:r>
    </w:p>
    <w:sdt>
      <w:sdtPr>
        <w:rPr>
          <w:rFonts w:ascii="Times New Roman" w:eastAsiaTheme="minorHAnsi" w:hAnsi="Times New Roman" w:cs="Times New Roman"/>
          <w:color w:val="auto"/>
          <w:sz w:val="22"/>
          <w:szCs w:val="22"/>
          <w:lang w:eastAsia="en-US"/>
        </w:rPr>
        <w:id w:val="234137530"/>
        <w:docPartObj>
          <w:docPartGallery w:val="Table of Contents"/>
          <w:docPartUnique/>
        </w:docPartObj>
      </w:sdtPr>
      <w:sdtEndPr>
        <w:rPr>
          <w:b/>
          <w:bCs/>
        </w:rPr>
      </w:sdtEndPr>
      <w:sdtContent>
        <w:p w14:paraId="644CEC34" w14:textId="77777777" w:rsidR="00350D83" w:rsidRDefault="00350D83">
          <w:pPr>
            <w:pStyle w:val="TOCHeading"/>
          </w:pPr>
          <w:r>
            <w:t>Оглавление</w:t>
          </w:r>
        </w:p>
        <w:p w14:paraId="760E63A6" w14:textId="5B308751" w:rsidR="00CB58B6" w:rsidRDefault="00350D83">
          <w:pPr>
            <w:pStyle w:val="TOC1"/>
            <w:tabs>
              <w:tab w:val="right" w:leader="dot" w:pos="9770"/>
            </w:tabs>
            <w:rPr>
              <w:rFonts w:asciiTheme="minorHAnsi" w:eastAsiaTheme="minorEastAsia" w:hAnsiTheme="minorHAnsi" w:cstheme="minorBidi"/>
              <w:noProof/>
              <w:lang w:eastAsia="ru-RU"/>
            </w:rPr>
          </w:pPr>
          <w:r>
            <w:fldChar w:fldCharType="begin"/>
          </w:r>
          <w:r>
            <w:instrText xml:space="preserve"> TOC \o "1-3" \h \z \u </w:instrText>
          </w:r>
          <w:r>
            <w:fldChar w:fldCharType="separate"/>
          </w:r>
          <w:hyperlink w:anchor="_Toc22208621" w:history="1">
            <w:r w:rsidR="00CB58B6" w:rsidRPr="00BA27B7">
              <w:rPr>
                <w:rStyle w:val="Hyperlink"/>
                <w:b/>
                <w:noProof/>
              </w:rPr>
              <w:t>Введение</w:t>
            </w:r>
            <w:r w:rsidR="00CB58B6">
              <w:rPr>
                <w:noProof/>
                <w:webHidden/>
              </w:rPr>
              <w:tab/>
            </w:r>
            <w:r w:rsidR="00CB58B6">
              <w:rPr>
                <w:noProof/>
                <w:webHidden/>
              </w:rPr>
              <w:fldChar w:fldCharType="begin"/>
            </w:r>
            <w:r w:rsidR="00CB58B6">
              <w:rPr>
                <w:noProof/>
                <w:webHidden/>
              </w:rPr>
              <w:instrText xml:space="preserve"> PAGEREF _Toc22208621 \h </w:instrText>
            </w:r>
            <w:r w:rsidR="00CB58B6">
              <w:rPr>
                <w:noProof/>
                <w:webHidden/>
              </w:rPr>
            </w:r>
            <w:r w:rsidR="00CB58B6">
              <w:rPr>
                <w:noProof/>
                <w:webHidden/>
              </w:rPr>
              <w:fldChar w:fldCharType="separate"/>
            </w:r>
            <w:r w:rsidR="00A12FFC">
              <w:rPr>
                <w:noProof/>
                <w:webHidden/>
              </w:rPr>
              <w:t>2</w:t>
            </w:r>
            <w:r w:rsidR="00CB58B6">
              <w:rPr>
                <w:noProof/>
                <w:webHidden/>
              </w:rPr>
              <w:fldChar w:fldCharType="end"/>
            </w:r>
          </w:hyperlink>
        </w:p>
        <w:p w14:paraId="2111D290" w14:textId="238CD6C9" w:rsidR="00CB58B6" w:rsidRDefault="00000000">
          <w:pPr>
            <w:pStyle w:val="TOC1"/>
            <w:tabs>
              <w:tab w:val="right" w:leader="dot" w:pos="9770"/>
            </w:tabs>
            <w:rPr>
              <w:rFonts w:asciiTheme="minorHAnsi" w:eastAsiaTheme="minorEastAsia" w:hAnsiTheme="minorHAnsi" w:cstheme="minorBidi"/>
              <w:noProof/>
              <w:lang w:eastAsia="ru-RU"/>
            </w:rPr>
          </w:pPr>
          <w:hyperlink w:anchor="_Toc22208622" w:history="1">
            <w:r w:rsidR="00CB58B6" w:rsidRPr="00BA27B7">
              <w:rPr>
                <w:rStyle w:val="Hyperlink"/>
                <w:b/>
                <w:noProof/>
              </w:rPr>
              <w:t>Установка и запуск</w:t>
            </w:r>
            <w:r w:rsidR="00CB58B6">
              <w:rPr>
                <w:noProof/>
                <w:webHidden/>
              </w:rPr>
              <w:tab/>
            </w:r>
            <w:r w:rsidR="00CB58B6">
              <w:rPr>
                <w:noProof/>
                <w:webHidden/>
              </w:rPr>
              <w:fldChar w:fldCharType="begin"/>
            </w:r>
            <w:r w:rsidR="00CB58B6">
              <w:rPr>
                <w:noProof/>
                <w:webHidden/>
              </w:rPr>
              <w:instrText xml:space="preserve"> PAGEREF _Toc22208622 \h </w:instrText>
            </w:r>
            <w:r w:rsidR="00CB58B6">
              <w:rPr>
                <w:noProof/>
                <w:webHidden/>
              </w:rPr>
            </w:r>
            <w:r w:rsidR="00CB58B6">
              <w:rPr>
                <w:noProof/>
                <w:webHidden/>
              </w:rPr>
              <w:fldChar w:fldCharType="separate"/>
            </w:r>
            <w:r w:rsidR="00A12FFC">
              <w:rPr>
                <w:noProof/>
                <w:webHidden/>
              </w:rPr>
              <w:t>3</w:t>
            </w:r>
            <w:r w:rsidR="00CB58B6">
              <w:rPr>
                <w:noProof/>
                <w:webHidden/>
              </w:rPr>
              <w:fldChar w:fldCharType="end"/>
            </w:r>
          </w:hyperlink>
        </w:p>
        <w:p w14:paraId="43C7B082" w14:textId="664EBD0F" w:rsidR="00CB58B6" w:rsidRDefault="00000000">
          <w:pPr>
            <w:pStyle w:val="TOC2"/>
            <w:tabs>
              <w:tab w:val="right" w:leader="dot" w:pos="9770"/>
            </w:tabs>
            <w:rPr>
              <w:rFonts w:asciiTheme="minorHAnsi" w:eastAsiaTheme="minorEastAsia" w:hAnsiTheme="minorHAnsi" w:cstheme="minorBidi"/>
              <w:noProof/>
              <w:lang w:eastAsia="ru-RU"/>
            </w:rPr>
          </w:pPr>
          <w:hyperlink w:anchor="_Toc22208623" w:history="1">
            <w:r w:rsidR="00CB58B6" w:rsidRPr="00BA27B7">
              <w:rPr>
                <w:rStyle w:val="Hyperlink"/>
                <w:b/>
                <w:noProof/>
                <w:lang w:val="en-US"/>
              </w:rPr>
              <w:t>Windows</w:t>
            </w:r>
            <w:r w:rsidR="00CB58B6">
              <w:rPr>
                <w:noProof/>
                <w:webHidden/>
              </w:rPr>
              <w:tab/>
            </w:r>
            <w:r w:rsidR="00CB58B6">
              <w:rPr>
                <w:noProof/>
                <w:webHidden/>
              </w:rPr>
              <w:fldChar w:fldCharType="begin"/>
            </w:r>
            <w:r w:rsidR="00CB58B6">
              <w:rPr>
                <w:noProof/>
                <w:webHidden/>
              </w:rPr>
              <w:instrText xml:space="preserve"> PAGEREF _Toc22208623 \h </w:instrText>
            </w:r>
            <w:r w:rsidR="00CB58B6">
              <w:rPr>
                <w:noProof/>
                <w:webHidden/>
              </w:rPr>
            </w:r>
            <w:r w:rsidR="00CB58B6">
              <w:rPr>
                <w:noProof/>
                <w:webHidden/>
              </w:rPr>
              <w:fldChar w:fldCharType="separate"/>
            </w:r>
            <w:r w:rsidR="00A12FFC">
              <w:rPr>
                <w:noProof/>
                <w:webHidden/>
              </w:rPr>
              <w:t>3</w:t>
            </w:r>
            <w:r w:rsidR="00CB58B6">
              <w:rPr>
                <w:noProof/>
                <w:webHidden/>
              </w:rPr>
              <w:fldChar w:fldCharType="end"/>
            </w:r>
          </w:hyperlink>
        </w:p>
        <w:p w14:paraId="5ECB4F08" w14:textId="2A5CAC3D" w:rsidR="00CB58B6" w:rsidRDefault="00000000">
          <w:pPr>
            <w:pStyle w:val="TOC2"/>
            <w:tabs>
              <w:tab w:val="right" w:leader="dot" w:pos="9770"/>
            </w:tabs>
            <w:rPr>
              <w:rFonts w:asciiTheme="minorHAnsi" w:eastAsiaTheme="minorEastAsia" w:hAnsiTheme="minorHAnsi" w:cstheme="minorBidi"/>
              <w:noProof/>
              <w:lang w:eastAsia="ru-RU"/>
            </w:rPr>
          </w:pPr>
          <w:hyperlink w:anchor="_Toc22208624" w:history="1">
            <w:r w:rsidR="00CB58B6" w:rsidRPr="00BA27B7">
              <w:rPr>
                <w:rStyle w:val="Hyperlink"/>
                <w:b/>
                <w:noProof/>
                <w:lang w:val="en-US"/>
              </w:rPr>
              <w:t>Linux</w:t>
            </w:r>
            <w:r w:rsidR="00CB58B6">
              <w:rPr>
                <w:noProof/>
                <w:webHidden/>
              </w:rPr>
              <w:tab/>
            </w:r>
            <w:r w:rsidR="00CB58B6">
              <w:rPr>
                <w:noProof/>
                <w:webHidden/>
              </w:rPr>
              <w:fldChar w:fldCharType="begin"/>
            </w:r>
            <w:r w:rsidR="00CB58B6">
              <w:rPr>
                <w:noProof/>
                <w:webHidden/>
              </w:rPr>
              <w:instrText xml:space="preserve"> PAGEREF _Toc22208624 \h </w:instrText>
            </w:r>
            <w:r w:rsidR="00CB58B6">
              <w:rPr>
                <w:noProof/>
                <w:webHidden/>
              </w:rPr>
            </w:r>
            <w:r w:rsidR="00CB58B6">
              <w:rPr>
                <w:noProof/>
                <w:webHidden/>
              </w:rPr>
              <w:fldChar w:fldCharType="separate"/>
            </w:r>
            <w:r w:rsidR="00A12FFC">
              <w:rPr>
                <w:noProof/>
                <w:webHidden/>
              </w:rPr>
              <w:t>4</w:t>
            </w:r>
            <w:r w:rsidR="00CB58B6">
              <w:rPr>
                <w:noProof/>
                <w:webHidden/>
              </w:rPr>
              <w:fldChar w:fldCharType="end"/>
            </w:r>
          </w:hyperlink>
        </w:p>
        <w:p w14:paraId="38A3BDA6" w14:textId="36C52BF3" w:rsidR="00CB58B6" w:rsidRDefault="00000000">
          <w:pPr>
            <w:pStyle w:val="TOC1"/>
            <w:tabs>
              <w:tab w:val="right" w:leader="dot" w:pos="9770"/>
            </w:tabs>
            <w:rPr>
              <w:rFonts w:asciiTheme="minorHAnsi" w:eastAsiaTheme="minorEastAsia" w:hAnsiTheme="minorHAnsi" w:cstheme="minorBidi"/>
              <w:noProof/>
              <w:lang w:eastAsia="ru-RU"/>
            </w:rPr>
          </w:pPr>
          <w:hyperlink w:anchor="_Toc22208625" w:history="1">
            <w:r w:rsidR="00CB58B6" w:rsidRPr="00BA27B7">
              <w:rPr>
                <w:rStyle w:val="Hyperlink"/>
                <w:b/>
                <w:noProof/>
              </w:rPr>
              <w:t>Быстрый старт</w:t>
            </w:r>
            <w:r w:rsidR="00CB58B6">
              <w:rPr>
                <w:noProof/>
                <w:webHidden/>
              </w:rPr>
              <w:tab/>
            </w:r>
            <w:r w:rsidR="00CB58B6">
              <w:rPr>
                <w:noProof/>
                <w:webHidden/>
              </w:rPr>
              <w:fldChar w:fldCharType="begin"/>
            </w:r>
            <w:r w:rsidR="00CB58B6">
              <w:rPr>
                <w:noProof/>
                <w:webHidden/>
              </w:rPr>
              <w:instrText xml:space="preserve"> PAGEREF _Toc22208625 \h </w:instrText>
            </w:r>
            <w:r w:rsidR="00CB58B6">
              <w:rPr>
                <w:noProof/>
                <w:webHidden/>
              </w:rPr>
            </w:r>
            <w:r w:rsidR="00CB58B6">
              <w:rPr>
                <w:noProof/>
                <w:webHidden/>
              </w:rPr>
              <w:fldChar w:fldCharType="separate"/>
            </w:r>
            <w:r w:rsidR="00A12FFC">
              <w:rPr>
                <w:noProof/>
                <w:webHidden/>
              </w:rPr>
              <w:t>4</w:t>
            </w:r>
            <w:r w:rsidR="00CB58B6">
              <w:rPr>
                <w:noProof/>
                <w:webHidden/>
              </w:rPr>
              <w:fldChar w:fldCharType="end"/>
            </w:r>
          </w:hyperlink>
        </w:p>
        <w:p w14:paraId="7CAF57AD" w14:textId="71D3909F" w:rsidR="00CB58B6" w:rsidRDefault="00000000">
          <w:pPr>
            <w:pStyle w:val="TOC2"/>
            <w:tabs>
              <w:tab w:val="right" w:leader="dot" w:pos="9770"/>
            </w:tabs>
            <w:rPr>
              <w:rFonts w:asciiTheme="minorHAnsi" w:eastAsiaTheme="minorEastAsia" w:hAnsiTheme="minorHAnsi" w:cstheme="minorBidi"/>
              <w:noProof/>
              <w:lang w:eastAsia="ru-RU"/>
            </w:rPr>
          </w:pPr>
          <w:hyperlink w:anchor="_Toc22208626" w:history="1">
            <w:r w:rsidR="00CB58B6" w:rsidRPr="00BA27B7">
              <w:rPr>
                <w:rStyle w:val="Hyperlink"/>
                <w:b/>
                <w:noProof/>
              </w:rPr>
              <w:t>Создание структуры</w:t>
            </w:r>
            <w:r w:rsidR="00CB58B6">
              <w:rPr>
                <w:noProof/>
                <w:webHidden/>
              </w:rPr>
              <w:tab/>
            </w:r>
            <w:r w:rsidR="00CB58B6">
              <w:rPr>
                <w:noProof/>
                <w:webHidden/>
              </w:rPr>
              <w:fldChar w:fldCharType="begin"/>
            </w:r>
            <w:r w:rsidR="00CB58B6">
              <w:rPr>
                <w:noProof/>
                <w:webHidden/>
              </w:rPr>
              <w:instrText xml:space="preserve"> PAGEREF _Toc22208626 \h </w:instrText>
            </w:r>
            <w:r w:rsidR="00CB58B6">
              <w:rPr>
                <w:noProof/>
                <w:webHidden/>
              </w:rPr>
            </w:r>
            <w:r w:rsidR="00CB58B6">
              <w:rPr>
                <w:noProof/>
                <w:webHidden/>
              </w:rPr>
              <w:fldChar w:fldCharType="separate"/>
            </w:r>
            <w:r w:rsidR="00A12FFC">
              <w:rPr>
                <w:noProof/>
                <w:webHidden/>
              </w:rPr>
              <w:t>4</w:t>
            </w:r>
            <w:r w:rsidR="00CB58B6">
              <w:rPr>
                <w:noProof/>
                <w:webHidden/>
              </w:rPr>
              <w:fldChar w:fldCharType="end"/>
            </w:r>
          </w:hyperlink>
        </w:p>
        <w:p w14:paraId="6DC387E6" w14:textId="6C7C2D11" w:rsidR="00CB58B6" w:rsidRDefault="00000000">
          <w:pPr>
            <w:pStyle w:val="TOC2"/>
            <w:tabs>
              <w:tab w:val="right" w:leader="dot" w:pos="9770"/>
            </w:tabs>
            <w:rPr>
              <w:rFonts w:asciiTheme="minorHAnsi" w:eastAsiaTheme="minorEastAsia" w:hAnsiTheme="minorHAnsi" w:cstheme="minorBidi"/>
              <w:noProof/>
              <w:lang w:eastAsia="ru-RU"/>
            </w:rPr>
          </w:pPr>
          <w:hyperlink w:anchor="_Toc22208627" w:history="1">
            <w:r w:rsidR="00CB58B6" w:rsidRPr="00BA27B7">
              <w:rPr>
                <w:rStyle w:val="Hyperlink"/>
                <w:b/>
                <w:noProof/>
              </w:rPr>
              <w:t>Вычисление кривой отражения</w:t>
            </w:r>
            <w:r w:rsidR="00CB58B6">
              <w:rPr>
                <w:noProof/>
                <w:webHidden/>
              </w:rPr>
              <w:tab/>
            </w:r>
            <w:r w:rsidR="00CB58B6">
              <w:rPr>
                <w:noProof/>
                <w:webHidden/>
              </w:rPr>
              <w:fldChar w:fldCharType="begin"/>
            </w:r>
            <w:r w:rsidR="00CB58B6">
              <w:rPr>
                <w:noProof/>
                <w:webHidden/>
              </w:rPr>
              <w:instrText xml:space="preserve"> PAGEREF _Toc22208627 \h </w:instrText>
            </w:r>
            <w:r w:rsidR="00CB58B6">
              <w:rPr>
                <w:noProof/>
                <w:webHidden/>
              </w:rPr>
            </w:r>
            <w:r w:rsidR="00CB58B6">
              <w:rPr>
                <w:noProof/>
                <w:webHidden/>
              </w:rPr>
              <w:fldChar w:fldCharType="separate"/>
            </w:r>
            <w:r w:rsidR="00A12FFC">
              <w:rPr>
                <w:noProof/>
                <w:webHidden/>
              </w:rPr>
              <w:t>7</w:t>
            </w:r>
            <w:r w:rsidR="00CB58B6">
              <w:rPr>
                <w:noProof/>
                <w:webHidden/>
              </w:rPr>
              <w:fldChar w:fldCharType="end"/>
            </w:r>
          </w:hyperlink>
        </w:p>
        <w:p w14:paraId="01416CBB" w14:textId="27E35E5F" w:rsidR="00CB58B6" w:rsidRDefault="00000000">
          <w:pPr>
            <w:pStyle w:val="TOC2"/>
            <w:tabs>
              <w:tab w:val="right" w:leader="dot" w:pos="9770"/>
            </w:tabs>
            <w:rPr>
              <w:rFonts w:asciiTheme="minorHAnsi" w:eastAsiaTheme="minorEastAsia" w:hAnsiTheme="minorHAnsi" w:cstheme="minorBidi"/>
              <w:noProof/>
              <w:lang w:eastAsia="ru-RU"/>
            </w:rPr>
          </w:pPr>
          <w:hyperlink w:anchor="_Toc22208628" w:history="1">
            <w:r w:rsidR="00CB58B6" w:rsidRPr="00BA27B7">
              <w:rPr>
                <w:rStyle w:val="Hyperlink"/>
                <w:b/>
                <w:noProof/>
              </w:rPr>
              <w:t>Работа со структурной таблицей</w:t>
            </w:r>
            <w:r w:rsidR="00CB58B6">
              <w:rPr>
                <w:noProof/>
                <w:webHidden/>
              </w:rPr>
              <w:tab/>
            </w:r>
            <w:r w:rsidR="00CB58B6">
              <w:rPr>
                <w:noProof/>
                <w:webHidden/>
              </w:rPr>
              <w:fldChar w:fldCharType="begin"/>
            </w:r>
            <w:r w:rsidR="00CB58B6">
              <w:rPr>
                <w:noProof/>
                <w:webHidden/>
              </w:rPr>
              <w:instrText xml:space="preserve"> PAGEREF _Toc22208628 \h </w:instrText>
            </w:r>
            <w:r w:rsidR="00CB58B6">
              <w:rPr>
                <w:noProof/>
                <w:webHidden/>
              </w:rPr>
            </w:r>
            <w:r w:rsidR="00CB58B6">
              <w:rPr>
                <w:noProof/>
                <w:webHidden/>
              </w:rPr>
              <w:fldChar w:fldCharType="separate"/>
            </w:r>
            <w:r w:rsidR="00A12FFC">
              <w:rPr>
                <w:noProof/>
                <w:webHidden/>
              </w:rPr>
              <w:t>11</w:t>
            </w:r>
            <w:r w:rsidR="00CB58B6">
              <w:rPr>
                <w:noProof/>
                <w:webHidden/>
              </w:rPr>
              <w:fldChar w:fldCharType="end"/>
            </w:r>
          </w:hyperlink>
        </w:p>
        <w:p w14:paraId="45F5043F" w14:textId="442F5345" w:rsidR="00CB58B6" w:rsidRDefault="00000000">
          <w:pPr>
            <w:pStyle w:val="TOC2"/>
            <w:tabs>
              <w:tab w:val="right" w:leader="dot" w:pos="9770"/>
            </w:tabs>
            <w:rPr>
              <w:rFonts w:asciiTheme="minorHAnsi" w:eastAsiaTheme="minorEastAsia" w:hAnsiTheme="minorHAnsi" w:cstheme="minorBidi"/>
              <w:noProof/>
              <w:lang w:eastAsia="ru-RU"/>
            </w:rPr>
          </w:pPr>
          <w:hyperlink w:anchor="_Toc22208629" w:history="1">
            <w:r w:rsidR="00CB58B6" w:rsidRPr="00BA27B7">
              <w:rPr>
                <w:rStyle w:val="Hyperlink"/>
                <w:b/>
                <w:noProof/>
              </w:rPr>
              <w:t>Обратная задача</w:t>
            </w:r>
            <w:r w:rsidR="00CB58B6">
              <w:rPr>
                <w:noProof/>
                <w:webHidden/>
              </w:rPr>
              <w:tab/>
            </w:r>
            <w:r w:rsidR="00CB58B6">
              <w:rPr>
                <w:noProof/>
                <w:webHidden/>
              </w:rPr>
              <w:fldChar w:fldCharType="begin"/>
            </w:r>
            <w:r w:rsidR="00CB58B6">
              <w:rPr>
                <w:noProof/>
                <w:webHidden/>
              </w:rPr>
              <w:instrText xml:space="preserve"> PAGEREF _Toc22208629 \h </w:instrText>
            </w:r>
            <w:r w:rsidR="00CB58B6">
              <w:rPr>
                <w:noProof/>
                <w:webHidden/>
              </w:rPr>
            </w:r>
            <w:r w:rsidR="00CB58B6">
              <w:rPr>
                <w:noProof/>
                <w:webHidden/>
              </w:rPr>
              <w:fldChar w:fldCharType="separate"/>
            </w:r>
            <w:r w:rsidR="00A12FFC">
              <w:rPr>
                <w:noProof/>
                <w:webHidden/>
              </w:rPr>
              <w:t>12</w:t>
            </w:r>
            <w:r w:rsidR="00CB58B6">
              <w:rPr>
                <w:noProof/>
                <w:webHidden/>
              </w:rPr>
              <w:fldChar w:fldCharType="end"/>
            </w:r>
          </w:hyperlink>
        </w:p>
        <w:p w14:paraId="63B0B536" w14:textId="4BA0E024" w:rsidR="00CB58B6" w:rsidRDefault="00000000">
          <w:pPr>
            <w:pStyle w:val="TOC2"/>
            <w:tabs>
              <w:tab w:val="right" w:leader="dot" w:pos="9770"/>
            </w:tabs>
            <w:rPr>
              <w:rFonts w:asciiTheme="minorHAnsi" w:eastAsiaTheme="minorEastAsia" w:hAnsiTheme="minorHAnsi" w:cstheme="minorBidi"/>
              <w:noProof/>
              <w:lang w:eastAsia="ru-RU"/>
            </w:rPr>
          </w:pPr>
          <w:hyperlink w:anchor="_Toc22208630" w:history="1">
            <w:r w:rsidR="00CB58B6" w:rsidRPr="00BA27B7">
              <w:rPr>
                <w:rStyle w:val="Hyperlink"/>
                <w:b/>
                <w:noProof/>
              </w:rPr>
              <w:t>Дополнительные экспериментальные кривые</w:t>
            </w:r>
            <w:r w:rsidR="00CB58B6">
              <w:rPr>
                <w:noProof/>
                <w:webHidden/>
              </w:rPr>
              <w:tab/>
            </w:r>
            <w:r w:rsidR="00CB58B6">
              <w:rPr>
                <w:noProof/>
                <w:webHidden/>
              </w:rPr>
              <w:fldChar w:fldCharType="begin"/>
            </w:r>
            <w:r w:rsidR="00CB58B6">
              <w:rPr>
                <w:noProof/>
                <w:webHidden/>
              </w:rPr>
              <w:instrText xml:space="preserve"> PAGEREF _Toc22208630 \h </w:instrText>
            </w:r>
            <w:r w:rsidR="00CB58B6">
              <w:rPr>
                <w:noProof/>
                <w:webHidden/>
              </w:rPr>
            </w:r>
            <w:r w:rsidR="00CB58B6">
              <w:rPr>
                <w:noProof/>
                <w:webHidden/>
              </w:rPr>
              <w:fldChar w:fldCharType="separate"/>
            </w:r>
            <w:r w:rsidR="00A12FFC">
              <w:rPr>
                <w:noProof/>
                <w:webHidden/>
              </w:rPr>
              <w:t>25</w:t>
            </w:r>
            <w:r w:rsidR="00CB58B6">
              <w:rPr>
                <w:noProof/>
                <w:webHidden/>
              </w:rPr>
              <w:fldChar w:fldCharType="end"/>
            </w:r>
          </w:hyperlink>
        </w:p>
        <w:p w14:paraId="0D24B322" w14:textId="6CD6ED7D" w:rsidR="00CB58B6" w:rsidRDefault="00000000">
          <w:pPr>
            <w:pStyle w:val="TOC2"/>
            <w:tabs>
              <w:tab w:val="right" w:leader="dot" w:pos="9770"/>
            </w:tabs>
            <w:rPr>
              <w:rFonts w:asciiTheme="minorHAnsi" w:eastAsiaTheme="minorEastAsia" w:hAnsiTheme="minorHAnsi" w:cstheme="minorBidi"/>
              <w:noProof/>
              <w:lang w:eastAsia="ru-RU"/>
            </w:rPr>
          </w:pPr>
          <w:hyperlink w:anchor="_Toc22208631" w:history="1">
            <w:r w:rsidR="00CB58B6" w:rsidRPr="00BA27B7">
              <w:rPr>
                <w:rStyle w:val="Hyperlink"/>
                <w:b/>
                <w:noProof/>
              </w:rPr>
              <w:t>Задание апериодической структуры</w:t>
            </w:r>
            <w:r w:rsidR="00CB58B6">
              <w:rPr>
                <w:noProof/>
                <w:webHidden/>
              </w:rPr>
              <w:tab/>
            </w:r>
            <w:r w:rsidR="00CB58B6">
              <w:rPr>
                <w:noProof/>
                <w:webHidden/>
              </w:rPr>
              <w:fldChar w:fldCharType="begin"/>
            </w:r>
            <w:r w:rsidR="00CB58B6">
              <w:rPr>
                <w:noProof/>
                <w:webHidden/>
              </w:rPr>
              <w:instrText xml:space="preserve"> PAGEREF _Toc22208631 \h </w:instrText>
            </w:r>
            <w:r w:rsidR="00CB58B6">
              <w:rPr>
                <w:noProof/>
                <w:webHidden/>
              </w:rPr>
            </w:r>
            <w:r w:rsidR="00CB58B6">
              <w:rPr>
                <w:noProof/>
                <w:webHidden/>
              </w:rPr>
              <w:fldChar w:fldCharType="separate"/>
            </w:r>
            <w:r w:rsidR="00A12FFC">
              <w:rPr>
                <w:noProof/>
                <w:webHidden/>
              </w:rPr>
              <w:t>28</w:t>
            </w:r>
            <w:r w:rsidR="00CB58B6">
              <w:rPr>
                <w:noProof/>
                <w:webHidden/>
              </w:rPr>
              <w:fldChar w:fldCharType="end"/>
            </w:r>
          </w:hyperlink>
        </w:p>
        <w:p w14:paraId="53F8E303" w14:textId="1E717071" w:rsidR="00CB58B6" w:rsidRDefault="00000000">
          <w:pPr>
            <w:pStyle w:val="TOC2"/>
            <w:tabs>
              <w:tab w:val="right" w:leader="dot" w:pos="9770"/>
            </w:tabs>
            <w:rPr>
              <w:rFonts w:asciiTheme="minorHAnsi" w:eastAsiaTheme="minorEastAsia" w:hAnsiTheme="minorHAnsi" w:cstheme="minorBidi"/>
              <w:noProof/>
              <w:lang w:eastAsia="ru-RU"/>
            </w:rPr>
          </w:pPr>
          <w:hyperlink w:anchor="_Toc22208632" w:history="1">
            <w:r w:rsidR="00CB58B6" w:rsidRPr="00BA27B7">
              <w:rPr>
                <w:rStyle w:val="Hyperlink"/>
                <w:b/>
                <w:noProof/>
              </w:rPr>
              <w:t>Сохранение и загрузка</w:t>
            </w:r>
            <w:r w:rsidR="00CB58B6">
              <w:rPr>
                <w:noProof/>
                <w:webHidden/>
              </w:rPr>
              <w:tab/>
            </w:r>
            <w:r w:rsidR="00CB58B6">
              <w:rPr>
                <w:noProof/>
                <w:webHidden/>
              </w:rPr>
              <w:fldChar w:fldCharType="begin"/>
            </w:r>
            <w:r w:rsidR="00CB58B6">
              <w:rPr>
                <w:noProof/>
                <w:webHidden/>
              </w:rPr>
              <w:instrText xml:space="preserve"> PAGEREF _Toc22208632 \h </w:instrText>
            </w:r>
            <w:r w:rsidR="00CB58B6">
              <w:rPr>
                <w:noProof/>
                <w:webHidden/>
              </w:rPr>
            </w:r>
            <w:r w:rsidR="00CB58B6">
              <w:rPr>
                <w:noProof/>
                <w:webHidden/>
              </w:rPr>
              <w:fldChar w:fldCharType="separate"/>
            </w:r>
            <w:r w:rsidR="00A12FFC">
              <w:rPr>
                <w:noProof/>
                <w:webHidden/>
              </w:rPr>
              <w:t>32</w:t>
            </w:r>
            <w:r w:rsidR="00CB58B6">
              <w:rPr>
                <w:noProof/>
                <w:webHidden/>
              </w:rPr>
              <w:fldChar w:fldCharType="end"/>
            </w:r>
          </w:hyperlink>
        </w:p>
        <w:p w14:paraId="0E29C4C2" w14:textId="148ED5BD" w:rsidR="00CB58B6" w:rsidRDefault="00000000">
          <w:pPr>
            <w:pStyle w:val="TOC1"/>
            <w:tabs>
              <w:tab w:val="right" w:leader="dot" w:pos="9770"/>
            </w:tabs>
            <w:rPr>
              <w:rFonts w:asciiTheme="minorHAnsi" w:eastAsiaTheme="minorEastAsia" w:hAnsiTheme="minorHAnsi" w:cstheme="minorBidi"/>
              <w:noProof/>
              <w:lang w:eastAsia="ru-RU"/>
            </w:rPr>
          </w:pPr>
          <w:hyperlink w:anchor="_Toc22208633" w:history="1">
            <w:r w:rsidR="00CB58B6" w:rsidRPr="00BA27B7">
              <w:rPr>
                <w:rStyle w:val="Hyperlink"/>
                <w:b/>
                <w:noProof/>
              </w:rPr>
              <w:t>Полное описание</w:t>
            </w:r>
            <w:r w:rsidR="00CB58B6">
              <w:rPr>
                <w:noProof/>
                <w:webHidden/>
              </w:rPr>
              <w:tab/>
            </w:r>
            <w:r w:rsidR="00CB58B6">
              <w:rPr>
                <w:noProof/>
                <w:webHidden/>
              </w:rPr>
              <w:fldChar w:fldCharType="begin"/>
            </w:r>
            <w:r w:rsidR="00CB58B6">
              <w:rPr>
                <w:noProof/>
                <w:webHidden/>
              </w:rPr>
              <w:instrText xml:space="preserve"> PAGEREF _Toc22208633 \h </w:instrText>
            </w:r>
            <w:r w:rsidR="00CB58B6">
              <w:rPr>
                <w:noProof/>
                <w:webHidden/>
              </w:rPr>
            </w:r>
            <w:r w:rsidR="00CB58B6">
              <w:rPr>
                <w:noProof/>
                <w:webHidden/>
              </w:rPr>
              <w:fldChar w:fldCharType="separate"/>
            </w:r>
            <w:r w:rsidR="00A12FFC">
              <w:rPr>
                <w:noProof/>
                <w:webHidden/>
              </w:rPr>
              <w:t>32</w:t>
            </w:r>
            <w:r w:rsidR="00CB58B6">
              <w:rPr>
                <w:noProof/>
                <w:webHidden/>
              </w:rPr>
              <w:fldChar w:fldCharType="end"/>
            </w:r>
          </w:hyperlink>
        </w:p>
        <w:p w14:paraId="736DF1B5" w14:textId="15B03F72" w:rsidR="00CB58B6" w:rsidRDefault="00000000">
          <w:pPr>
            <w:pStyle w:val="TOC1"/>
            <w:tabs>
              <w:tab w:val="right" w:leader="dot" w:pos="9770"/>
            </w:tabs>
            <w:rPr>
              <w:rFonts w:asciiTheme="minorHAnsi" w:eastAsiaTheme="minorEastAsia" w:hAnsiTheme="minorHAnsi" w:cstheme="minorBidi"/>
              <w:noProof/>
              <w:lang w:eastAsia="ru-RU"/>
            </w:rPr>
          </w:pPr>
          <w:hyperlink w:anchor="_Toc22208634" w:history="1">
            <w:r w:rsidR="00CB58B6" w:rsidRPr="00BA27B7">
              <w:rPr>
                <w:rStyle w:val="Hyperlink"/>
                <w:b/>
                <w:noProof/>
              </w:rPr>
              <w:t>История версий</w:t>
            </w:r>
            <w:r w:rsidR="00CB58B6">
              <w:rPr>
                <w:noProof/>
                <w:webHidden/>
              </w:rPr>
              <w:tab/>
            </w:r>
            <w:r w:rsidR="00CB58B6">
              <w:rPr>
                <w:noProof/>
                <w:webHidden/>
              </w:rPr>
              <w:fldChar w:fldCharType="begin"/>
            </w:r>
            <w:r w:rsidR="00CB58B6">
              <w:rPr>
                <w:noProof/>
                <w:webHidden/>
              </w:rPr>
              <w:instrText xml:space="preserve"> PAGEREF _Toc22208634 \h </w:instrText>
            </w:r>
            <w:r w:rsidR="00CB58B6">
              <w:rPr>
                <w:noProof/>
                <w:webHidden/>
              </w:rPr>
            </w:r>
            <w:r w:rsidR="00CB58B6">
              <w:rPr>
                <w:noProof/>
                <w:webHidden/>
              </w:rPr>
              <w:fldChar w:fldCharType="separate"/>
            </w:r>
            <w:r w:rsidR="00A12FFC">
              <w:rPr>
                <w:noProof/>
                <w:webHidden/>
              </w:rPr>
              <w:t>33</w:t>
            </w:r>
            <w:r w:rsidR="00CB58B6">
              <w:rPr>
                <w:noProof/>
                <w:webHidden/>
              </w:rPr>
              <w:fldChar w:fldCharType="end"/>
            </w:r>
          </w:hyperlink>
        </w:p>
        <w:p w14:paraId="5BDEA589" w14:textId="0B131348" w:rsidR="00CB58B6" w:rsidRDefault="00000000">
          <w:pPr>
            <w:pStyle w:val="TOC1"/>
            <w:tabs>
              <w:tab w:val="right" w:leader="dot" w:pos="9770"/>
            </w:tabs>
            <w:rPr>
              <w:rFonts w:asciiTheme="minorHAnsi" w:eastAsiaTheme="minorEastAsia" w:hAnsiTheme="minorHAnsi" w:cstheme="minorBidi"/>
              <w:noProof/>
              <w:lang w:eastAsia="ru-RU"/>
            </w:rPr>
          </w:pPr>
          <w:hyperlink w:anchor="_Toc22208635" w:history="1">
            <w:r w:rsidR="00CB58B6" w:rsidRPr="00BA27B7">
              <w:rPr>
                <w:rStyle w:val="Hyperlink"/>
                <w:b/>
                <w:noProof/>
              </w:rPr>
              <w:t>Ссылки</w:t>
            </w:r>
            <w:r w:rsidR="00CB58B6">
              <w:rPr>
                <w:noProof/>
                <w:webHidden/>
              </w:rPr>
              <w:tab/>
            </w:r>
            <w:r w:rsidR="00CB58B6">
              <w:rPr>
                <w:noProof/>
                <w:webHidden/>
              </w:rPr>
              <w:fldChar w:fldCharType="begin"/>
            </w:r>
            <w:r w:rsidR="00CB58B6">
              <w:rPr>
                <w:noProof/>
                <w:webHidden/>
              </w:rPr>
              <w:instrText xml:space="preserve"> PAGEREF _Toc22208635 \h </w:instrText>
            </w:r>
            <w:r w:rsidR="00CB58B6">
              <w:rPr>
                <w:noProof/>
                <w:webHidden/>
              </w:rPr>
            </w:r>
            <w:r w:rsidR="00CB58B6">
              <w:rPr>
                <w:noProof/>
                <w:webHidden/>
              </w:rPr>
              <w:fldChar w:fldCharType="separate"/>
            </w:r>
            <w:r w:rsidR="00A12FFC">
              <w:rPr>
                <w:noProof/>
                <w:webHidden/>
              </w:rPr>
              <w:t>34</w:t>
            </w:r>
            <w:r w:rsidR="00CB58B6">
              <w:rPr>
                <w:noProof/>
                <w:webHidden/>
              </w:rPr>
              <w:fldChar w:fldCharType="end"/>
            </w:r>
          </w:hyperlink>
        </w:p>
        <w:p w14:paraId="0781717C" w14:textId="77777777" w:rsidR="00350D83" w:rsidRDefault="00350D83">
          <w:r>
            <w:rPr>
              <w:b/>
              <w:bCs/>
            </w:rPr>
            <w:fldChar w:fldCharType="end"/>
          </w:r>
        </w:p>
      </w:sdtContent>
    </w:sdt>
    <w:p w14:paraId="0BEB4711" w14:textId="77777777" w:rsidR="00E108D8" w:rsidRDefault="00E108D8"/>
    <w:p w14:paraId="5C12004F" w14:textId="77777777" w:rsidR="00705A12" w:rsidRDefault="00705A12"/>
    <w:p w14:paraId="39A2CC30" w14:textId="77777777" w:rsidR="00705A12" w:rsidRDefault="00705A12"/>
    <w:p w14:paraId="35802016" w14:textId="77777777" w:rsidR="00705A12" w:rsidRDefault="00705A12"/>
    <w:p w14:paraId="0F5BACE2" w14:textId="77777777" w:rsidR="00705A12" w:rsidRDefault="00705A12"/>
    <w:p w14:paraId="4B04191E" w14:textId="77777777" w:rsidR="00705A12" w:rsidRDefault="00705A12"/>
    <w:p w14:paraId="77446485" w14:textId="77777777" w:rsidR="00705A12" w:rsidRDefault="00705A12"/>
    <w:p w14:paraId="15D12D3E" w14:textId="77777777" w:rsidR="00705A12" w:rsidRDefault="00705A12"/>
    <w:p w14:paraId="14C15ECB" w14:textId="77777777" w:rsidR="00705A12" w:rsidRDefault="00705A12"/>
    <w:p w14:paraId="595E5F39" w14:textId="77777777" w:rsidR="00705A12" w:rsidRDefault="00705A12"/>
    <w:p w14:paraId="1477E081" w14:textId="77777777" w:rsidR="00350D83" w:rsidRPr="00350D83" w:rsidRDefault="00350D83" w:rsidP="00272D36">
      <w:pPr>
        <w:pStyle w:val="ListParagraph"/>
        <w:ind w:left="567"/>
        <w:jc w:val="both"/>
        <w:outlineLvl w:val="0"/>
        <w:rPr>
          <w:b/>
          <w:sz w:val="28"/>
        </w:rPr>
      </w:pPr>
      <w:bookmarkStart w:id="0" w:name="_Toc22208621"/>
      <w:r w:rsidRPr="00350D83">
        <w:rPr>
          <w:b/>
          <w:sz w:val="28"/>
        </w:rPr>
        <w:lastRenderedPageBreak/>
        <w:t>Введение</w:t>
      </w:r>
      <w:bookmarkEnd w:id="0"/>
    </w:p>
    <w:p w14:paraId="55EC83B0" w14:textId="77777777" w:rsidR="005A2004" w:rsidRDefault="005A2004" w:rsidP="00E81ED3">
      <w:pPr>
        <w:spacing w:line="360" w:lineRule="auto"/>
        <w:jc w:val="both"/>
      </w:pPr>
      <w:r>
        <w:t xml:space="preserve">Данное руководство предназначено для настоящих и будущих пользователей программы </w:t>
      </w:r>
      <w:r>
        <w:rPr>
          <w:lang w:val="en-US"/>
        </w:rPr>
        <w:t>Multifitting</w:t>
      </w:r>
      <w:r w:rsidR="006A1A37">
        <w:t xml:space="preserve"> и </w:t>
      </w:r>
      <w:r>
        <w:t xml:space="preserve">написано её автором. </w:t>
      </w:r>
      <w:r w:rsidR="001744F5">
        <w:t xml:space="preserve">Здесь </w:t>
      </w:r>
      <w:r w:rsidR="00EF5359">
        <w:t xml:space="preserve">будет сказано о назначении программы, </w:t>
      </w:r>
      <w:r w:rsidR="006A1A37">
        <w:t>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w:t>
      </w:r>
      <w:r w:rsidR="00201ECE">
        <w:t>и</w:t>
      </w:r>
      <w:r w:rsidR="006A1A37">
        <w:t xml:space="preserve"> даже чаще), чтобы всегда отр</w:t>
      </w:r>
      <w:r w:rsidR="00F87DE5">
        <w:t>ажать актуальное состояние дел.</w:t>
      </w:r>
      <w:r w:rsidR="00190F34">
        <w:t xml:space="preserve"> Интерфейс программы </w:t>
      </w:r>
      <w:r w:rsidR="002E6C79">
        <w:t>представлен</w:t>
      </w:r>
      <w:r w:rsidR="00190F34">
        <w:t xml:space="preserve"> только на английском</w:t>
      </w:r>
      <w:r w:rsidR="002E6C79">
        <w:t xml:space="preserve"> языке</w:t>
      </w:r>
      <w:r w:rsidR="00190F34">
        <w:t xml:space="preserve">, а данное руководство – на двух языках: русском и английском. Поскольку английский – не мой родной язык, в </w:t>
      </w:r>
      <w:r w:rsidR="005B74DA">
        <w:t>английской</w:t>
      </w:r>
      <w:r w:rsidR="00190F34">
        <w:t xml:space="preserve"> версии будет немало </w:t>
      </w:r>
      <w:r w:rsidR="004C6386">
        <w:t>грамматических, стилистических и прочих лингвистических</w:t>
      </w:r>
      <w:r w:rsidR="00190F34">
        <w:t xml:space="preserve"> ошибок</w:t>
      </w:r>
      <w:r w:rsidR="004C6386">
        <w:t xml:space="preserve">. </w:t>
      </w:r>
      <w:r w:rsidR="00380A8B">
        <w:t>Впрочем, в русской версии они тоже будут</w:t>
      </w:r>
      <w:r w:rsidR="00F76061">
        <w:t xml:space="preserve">. </w:t>
      </w:r>
      <w:r w:rsidR="00380A8B">
        <w:t>Так что е</w:t>
      </w:r>
      <w:r w:rsidR="004C6386">
        <w:t xml:space="preserve">сли вы </w:t>
      </w:r>
      <w:r w:rsidR="00380A8B">
        <w:t xml:space="preserve">видите ошибку – пишите мне на электронную почту </w:t>
      </w:r>
      <w:hyperlink r:id="rId7" w:history="1">
        <w:r w:rsidR="00380A8B" w:rsidRPr="00380A8B">
          <w:rPr>
            <w:rStyle w:val="Hyperlink"/>
            <w:lang w:val="en-US"/>
          </w:rPr>
          <w:t>svechnikovmv</w:t>
        </w:r>
        <w:r w:rsidR="00380A8B" w:rsidRPr="00380A8B">
          <w:rPr>
            <w:rStyle w:val="Hyperlink"/>
          </w:rPr>
          <w:t>@</w:t>
        </w:r>
        <w:r w:rsidR="00380A8B" w:rsidRPr="00380A8B">
          <w:rPr>
            <w:rStyle w:val="Hyperlink"/>
            <w:lang w:val="en-US"/>
          </w:rPr>
          <w:t>gmail</w:t>
        </w:r>
        <w:r w:rsidR="00380A8B" w:rsidRPr="00380A8B">
          <w:rPr>
            <w:rStyle w:val="Hyperlink"/>
          </w:rPr>
          <w:t>.</w:t>
        </w:r>
        <w:r w:rsidR="00380A8B" w:rsidRPr="00380A8B">
          <w:rPr>
            <w:rStyle w:val="Hyperlink"/>
            <w:lang w:val="en-US"/>
          </w:rPr>
          <w:t>com</w:t>
        </w:r>
      </w:hyperlink>
      <w:r w:rsidR="00380A8B">
        <w:t>.</w:t>
      </w:r>
    </w:p>
    <w:p w14:paraId="6D84D412" w14:textId="77777777" w:rsidR="009B4F00" w:rsidRDefault="009B4F00" w:rsidP="00E81ED3">
      <w:pPr>
        <w:spacing w:line="360" w:lineRule="auto"/>
        <w:jc w:val="both"/>
      </w:pPr>
      <w:r>
        <w:t>Для чего предназначена эта программа?</w:t>
      </w:r>
      <w:r w:rsidR="00942CAE">
        <w:t xml:space="preserve"> Основная</w:t>
      </w:r>
      <w:r w:rsidR="00C01881">
        <w:t xml:space="preserve"> задача – численное моделирование отражения</w:t>
      </w:r>
      <w:r w:rsidR="00F10A4E">
        <w:t xml:space="preserve"> и</w:t>
      </w:r>
      <w:r w:rsidR="00C01881">
        <w:t xml:space="preserve"> пропускания</w:t>
      </w:r>
      <w:r w:rsidR="00F10A4E">
        <w:t xml:space="preserve"> </w:t>
      </w:r>
      <w:r w:rsidR="00C01881">
        <w:t>изл</w:t>
      </w:r>
      <w:r w:rsidR="00640D20">
        <w:t>учения многослойной структурой. Это, в свою очередь, требуется для диагностики структур, оценки эффективности отражающих покрытий и пропускающих абсорбционных фильтров</w:t>
      </w:r>
      <w:r w:rsidR="00386FB1">
        <w:t>, а также для разработки покрытий с заданными оптическими свойствами</w:t>
      </w:r>
      <w:r w:rsidR="00FA2769">
        <w:t xml:space="preserve">. </w:t>
      </w:r>
      <w:r w:rsidR="001105F5">
        <w:t>Под излучением здесь в первую очередь понимается пл</w:t>
      </w:r>
      <w:r w:rsidR="00F76061">
        <w:t xml:space="preserve">оская монохроматическая волна, непрерывно падающая на образец. Длина волны, в принципе, может быть любой, но база оптических констант в первую очередь </w:t>
      </w:r>
      <w:r w:rsidR="00BE5692">
        <w:t>предназначена для</w:t>
      </w:r>
      <w:r w:rsidR="00F76061">
        <w:t xml:space="preserve"> диапазон</w:t>
      </w:r>
      <w:r w:rsidR="00BE5692">
        <w:t>а</w:t>
      </w:r>
      <w:r w:rsidR="00F76061">
        <w:t xml:space="preserve"> от экстремального ультрафиолета до жёсткого рентгена. </w:t>
      </w:r>
      <w:r w:rsidR="00FA2769">
        <w:t>В длинах волн</w:t>
      </w:r>
      <w:r w:rsidR="00F76061">
        <w:t xml:space="preserve"> это 0.</w:t>
      </w:r>
      <w:r w:rsidR="007F7F5A">
        <w:t>0</w:t>
      </w:r>
      <w:r w:rsidR="00F76061">
        <w:t xml:space="preserve">1–100 </w:t>
      </w:r>
      <w:r w:rsidR="007F7F5A">
        <w:t>нм</w:t>
      </w:r>
      <w:r w:rsidR="00D80225">
        <w:t xml:space="preserve">, </w:t>
      </w:r>
      <w:r w:rsidR="00FA2769">
        <w:t>по энергии фотонов</w:t>
      </w:r>
      <w:r w:rsidR="00D80225">
        <w:t xml:space="preserve"> – </w:t>
      </w:r>
      <w:r w:rsidR="0041528D">
        <w:t>0.01</w:t>
      </w:r>
      <w:r w:rsidR="0041528D" w:rsidRPr="0041528D">
        <w:t xml:space="preserve">–100 </w:t>
      </w:r>
      <w:r w:rsidR="0041528D">
        <w:t>кэВ.</w:t>
      </w:r>
      <w:r w:rsidR="007D6D75">
        <w:t xml:space="preserve"> </w:t>
      </w:r>
      <w:r w:rsidR="007F7F5A">
        <w:t>Многослойная структура (планарная)</w:t>
      </w:r>
      <w:r w:rsidR="00E040B7">
        <w:t xml:space="preserve"> </w:t>
      </w:r>
      <w:r w:rsidR="00BA4A69">
        <w:t xml:space="preserve">может </w:t>
      </w:r>
      <w:r w:rsidR="00BA4A69" w:rsidRPr="00BA4A69">
        <w:t xml:space="preserve">содержать внешнюю среду, подложку, отдельные слои, периодические участки произвольной степени вложенности с числом слоёв в периоде ≥2, апериодические участки. Каждый слой структуры характеризуется материалом, плотностью, толщиной, интерфейсом на верхней границе данного слоя. Материал может быть задан по названию (как правило, химическая формула), при наличии оптических констант в базе данных, или составлен из отдельных химических элементов с произвольными стехиометрическими соотношениями. Multifitting может использовать базу оптических констант </w:t>
      </w:r>
      <w:r w:rsidR="004F06C0">
        <w:t xml:space="preserve">программы </w:t>
      </w:r>
      <w:r w:rsidR="00BA4A69" w:rsidRPr="00BA4A69">
        <w:t>IMD</w:t>
      </w:r>
      <w:r w:rsidR="00772998">
        <w:t>.</w:t>
      </w:r>
      <w:r w:rsidR="00D604F6">
        <w:t xml:space="preserve"> </w:t>
      </w:r>
      <w:r w:rsidR="003E267B" w:rsidRPr="00BA4A69">
        <w:t>Межслоев</w:t>
      </w:r>
      <w:r w:rsidR="003E267B">
        <w:t>ые</w:t>
      </w:r>
      <w:r w:rsidR="003E267B" w:rsidRPr="00BA4A69">
        <w:t xml:space="preserve"> интерфейс</w:t>
      </w:r>
      <w:r w:rsidR="003E267B">
        <w:t>ы</w:t>
      </w:r>
      <w:r w:rsidR="003E267B" w:rsidRPr="00BA4A69">
        <w:t xml:space="preserve"> характеризу</w:t>
      </w:r>
      <w:r w:rsidR="003E267B">
        <w:t>ю</w:t>
      </w:r>
      <w:r w:rsidR="003E267B" w:rsidRPr="00BA4A69">
        <w:t>тся среднеквадратичной шириной σ и видом профил</w:t>
      </w:r>
      <w:r w:rsidR="003E267B">
        <w:t>я.</w:t>
      </w:r>
      <w:r w:rsidR="003E267B" w:rsidRPr="003E267B">
        <w:t xml:space="preserve"> </w:t>
      </w:r>
      <w:r w:rsidR="007119D6">
        <w:rPr>
          <w:lang w:val="en-US"/>
        </w:rPr>
        <w:t>Multifitting</w:t>
      </w:r>
      <w:r w:rsidR="007119D6" w:rsidRPr="007119D6">
        <w:t xml:space="preserve"> </w:t>
      </w:r>
      <w:r w:rsidR="007119D6">
        <w:t>также позволяет учитывать ряд аппаратных функций, искажающих наблюдаемую величину</w:t>
      </w:r>
      <w:r w:rsidR="00D604F6">
        <w:t>, таких как конечное угловое и энергетическое разрешение, поляризация, рассеянный фон, «эффект следа» в скользящих углах в зависимости от размеров образца и зондирующего пучка и другие.</w:t>
      </w:r>
      <w:r w:rsidR="00BA4A69">
        <w:t xml:space="preserve"> </w:t>
      </w:r>
      <w:r w:rsidR="00F10A4E">
        <w:rPr>
          <w:lang w:val="en-US"/>
        </w:rPr>
        <w:t>Multifitting</w:t>
      </w:r>
      <w:r w:rsidR="00F10A4E">
        <w:t xml:space="preserve"> рассчитывает одномерные зависимости оптических функций от угла скольжения или </w:t>
      </w:r>
      <w:r w:rsidR="004749FE">
        <w:t>длины волны.</w:t>
      </w:r>
    </w:p>
    <w:p w14:paraId="1BC8AE47" w14:textId="77777777" w:rsidR="00E15947" w:rsidRPr="00B824EE" w:rsidRDefault="005A0C53" w:rsidP="00E81ED3">
      <w:pPr>
        <w:spacing w:line="360" w:lineRule="auto"/>
        <w:jc w:val="both"/>
      </w:pPr>
      <w:r>
        <w:t xml:space="preserve">Подобные программы для численного моделирования оптических свойств слоистых структур создаются регулярно, как бесплатные так коммерческие. Примеры бесплатных программ: </w:t>
      </w:r>
      <w:r>
        <w:rPr>
          <w:lang w:val="en-US"/>
        </w:rPr>
        <w:t>IMD</w:t>
      </w:r>
      <w:r w:rsidRPr="005A0C53">
        <w:t xml:space="preserve"> (</w:t>
      </w:r>
      <w:hyperlink r:id="rId8" w:history="1">
        <w:r w:rsidRPr="00B35958">
          <w:rPr>
            <w:rStyle w:val="Hyperlink"/>
            <w:lang w:val="en-US"/>
          </w:rPr>
          <w:t>http</w:t>
        </w:r>
        <w:r w:rsidRPr="005A0C53">
          <w:rPr>
            <w:rStyle w:val="Hyperlink"/>
          </w:rPr>
          <w:t>://</w:t>
        </w:r>
        <w:r w:rsidRPr="00B35958">
          <w:rPr>
            <w:rStyle w:val="Hyperlink"/>
            <w:lang w:val="en-US"/>
          </w:rPr>
          <w:t>www</w:t>
        </w:r>
        <w:r w:rsidRPr="005A0C53">
          <w:rPr>
            <w:rStyle w:val="Hyperlink"/>
          </w:rPr>
          <w:t>.</w:t>
        </w:r>
        <w:r w:rsidRPr="00B35958">
          <w:rPr>
            <w:rStyle w:val="Hyperlink"/>
            <w:lang w:val="en-US"/>
          </w:rPr>
          <w:t>rxollc</w:t>
        </w:r>
        <w:r w:rsidRPr="005A0C53">
          <w:rPr>
            <w:rStyle w:val="Hyperlink"/>
          </w:rPr>
          <w:t>.</w:t>
        </w:r>
        <w:r w:rsidRPr="00B35958">
          <w:rPr>
            <w:rStyle w:val="Hyperlink"/>
            <w:lang w:val="en-US"/>
          </w:rPr>
          <w:t>com</w:t>
        </w:r>
        <w:r w:rsidRPr="005A0C53">
          <w:rPr>
            <w:rStyle w:val="Hyperlink"/>
          </w:rPr>
          <w:t>/</w:t>
        </w:r>
        <w:r w:rsidRPr="00B35958">
          <w:rPr>
            <w:rStyle w:val="Hyperlink"/>
            <w:lang w:val="en-US"/>
          </w:rPr>
          <w:t>idl</w:t>
        </w:r>
        <w:r w:rsidRPr="005A0C53">
          <w:rPr>
            <w:rStyle w:val="Hyperlink"/>
          </w:rPr>
          <w:t>/</w:t>
        </w:r>
      </w:hyperlink>
      <w:r w:rsidR="00A92CE6" w:rsidRPr="00A92CE6">
        <w:t>,</w:t>
      </w:r>
      <w:r w:rsidR="00A92CE6">
        <w:fldChar w:fldCharType="begin" w:fldLock="1"/>
      </w:r>
      <w:r w:rsidR="00A92CE6">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A92CE6">
        <w:fldChar w:fldCharType="separate"/>
      </w:r>
      <w:r w:rsidR="00A92CE6" w:rsidRPr="00A92CE6">
        <w:rPr>
          <w:noProof/>
        </w:rPr>
        <w:t>[1]</w:t>
      </w:r>
      <w:r w:rsidR="00A92CE6">
        <w:fldChar w:fldCharType="end"/>
      </w:r>
      <w:r w:rsidR="00A92CE6" w:rsidRPr="00A92CE6">
        <w:t>)</w:t>
      </w:r>
      <w:r w:rsidRPr="005A0C53">
        <w:t xml:space="preserve">, </w:t>
      </w:r>
      <w:proofErr w:type="spellStart"/>
      <w:r w:rsidRPr="005A0C53">
        <w:t>GenX</w:t>
      </w:r>
      <w:proofErr w:type="spellEnd"/>
      <w:r w:rsidRPr="005A0C53">
        <w:t xml:space="preserve"> (</w:t>
      </w:r>
      <w:hyperlink r:id="rId9" w:history="1">
        <w:r w:rsidR="009B73E0" w:rsidRPr="00B35958">
          <w:rPr>
            <w:rStyle w:val="Hyperlink"/>
          </w:rPr>
          <w:t>http://genx.sourceforge.net</w:t>
        </w:r>
      </w:hyperlink>
      <w:r w:rsidR="00E16BD0" w:rsidRPr="00E16BD0">
        <w:t>,</w:t>
      </w:r>
      <w:r w:rsidR="00E16BD0">
        <w:fldChar w:fldCharType="begin" w:fldLock="1"/>
      </w:r>
      <w:r w:rsidR="00E16BD0">
        <w:instrText>ADDIN CSL_CITATION {"citationItems":[{"id":"ITEM-1","itemData":{"DOI":"10.1107/S0021889807045086","ISBN":"0021-8898","ISSN":"0021-8898","abstract":"GenX is a versatile program using the differential evolu</w:instrText>
      </w:r>
      <w:r w:rsidR="00E16BD0" w:rsidRPr="00E16BD0">
        <w:rPr>
          <w:lang w:val="en-US"/>
        </w:rPr>
        <w:instrText>tion</w:instrText>
      </w:r>
      <w:r w:rsidR="00E16BD0" w:rsidRPr="00881413">
        <w:rPr>
          <w:lang w:val="en-US"/>
        </w:rPr>
        <w:instrText xml:space="preserve"> </w:instrText>
      </w:r>
      <w:r w:rsidR="00E16BD0" w:rsidRPr="00E16BD0">
        <w:rPr>
          <w:lang w:val="en-US"/>
        </w:rPr>
        <w:instrText>algorithm</w:instrText>
      </w:r>
      <w:r w:rsidR="00E16BD0" w:rsidRPr="00881413">
        <w:rPr>
          <w:lang w:val="en-US"/>
        </w:rPr>
        <w:instrText xml:space="preserve"> </w:instrText>
      </w:r>
      <w:r w:rsidR="00E16BD0" w:rsidRPr="00E16BD0">
        <w:rPr>
          <w:lang w:val="en-US"/>
        </w:rPr>
        <w:instrText>for</w:instrText>
      </w:r>
      <w:r w:rsidR="00E16BD0" w:rsidRPr="00881413">
        <w:rPr>
          <w:lang w:val="en-US"/>
        </w:rPr>
        <w:instrText xml:space="preserve"> </w:instrText>
      </w:r>
      <w:r w:rsidR="00E16BD0" w:rsidRPr="00E16BD0">
        <w:rPr>
          <w:lang w:val="en-US"/>
        </w:rPr>
        <w:instrText>fitting</w:instrText>
      </w:r>
      <w:r w:rsidR="00E16BD0" w:rsidRPr="00881413">
        <w:rPr>
          <w:lang w:val="en-US"/>
        </w:rPr>
        <w:instrText xml:space="preserve"> </w:instrText>
      </w:r>
      <w:r w:rsidR="00E16BD0" w:rsidRPr="00E16BD0">
        <w:rPr>
          <w:lang w:val="en-US"/>
        </w:rPr>
        <w:instrText>X</w:instrText>
      </w:r>
      <w:r w:rsidR="00E16BD0" w:rsidRPr="00881413">
        <w:rPr>
          <w:lang w:val="en-US"/>
        </w:rPr>
        <w:instrText>-</w:instrText>
      </w:r>
      <w:r w:rsidR="00E16BD0" w:rsidRPr="00E16BD0">
        <w:rPr>
          <w:lang w:val="en-US"/>
        </w:rPr>
        <w:instrText>ray</w:instrText>
      </w:r>
      <w:r w:rsidR="00E16BD0" w:rsidRPr="00881413">
        <w:rPr>
          <w:lang w:val="en-US"/>
        </w:rPr>
        <w:instrText xml:space="preserve"> </w:instrText>
      </w:r>
      <w:r w:rsidR="00E16BD0" w:rsidRPr="00E16BD0">
        <w:rPr>
          <w:lang w:val="en-US"/>
        </w:rPr>
        <w:instrText>and</w:instrText>
      </w:r>
      <w:r w:rsidR="00E16BD0" w:rsidRPr="00881413">
        <w:rPr>
          <w:lang w:val="en-US"/>
        </w:rPr>
        <w:instrText xml:space="preserve"> </w:instrText>
      </w:r>
      <w:r w:rsidR="00E16BD0" w:rsidRPr="00E16BD0">
        <w:rPr>
          <w:lang w:val="en-US"/>
        </w:rPr>
        <w:instrText>neutron</w:instrText>
      </w:r>
      <w:r w:rsidR="00E16BD0" w:rsidRPr="00881413">
        <w:rPr>
          <w:lang w:val="en-US"/>
        </w:rPr>
        <w:instrText xml:space="preserve"> </w:instrText>
      </w:r>
      <w:r w:rsidR="00E16BD0" w:rsidRPr="00E16BD0">
        <w:rPr>
          <w:lang w:val="en-US"/>
        </w:rPr>
        <w:instrText>reflectivity</w:instrText>
      </w:r>
      <w:r w:rsidR="00E16BD0" w:rsidRPr="00881413">
        <w:rPr>
          <w:lang w:val="en-US"/>
        </w:rPr>
        <w:instrText xml:space="preserve"> </w:instrText>
      </w:r>
      <w:r w:rsidR="00E16BD0" w:rsidRPr="00E16BD0">
        <w:rPr>
          <w:lang w:val="en-US"/>
        </w:rPr>
        <w:instrText>data</w:instrText>
      </w:r>
      <w:r w:rsidR="00E16BD0" w:rsidRPr="00881413">
        <w:rPr>
          <w:lang w:val="en-US"/>
        </w:rPr>
        <w:instrText xml:space="preserve">. </w:instrText>
      </w:r>
      <w:r w:rsidR="00E16BD0" w:rsidRPr="00E16BD0">
        <w:rPr>
          <w:lang w:val="en-US"/>
        </w:rPr>
        <w:instrText>It</w:instrText>
      </w:r>
      <w:r w:rsidR="00E16BD0" w:rsidRPr="00881413">
        <w:rPr>
          <w:lang w:val="en-US"/>
        </w:rPr>
        <w:instrText xml:space="preserve"> </w:instrText>
      </w:r>
      <w:r w:rsidR="00E16BD0" w:rsidRPr="00E16BD0">
        <w:rPr>
          <w:lang w:val="en-US"/>
        </w:rPr>
        <w:instrText>utilizes</w:instrText>
      </w:r>
      <w:r w:rsidR="00E16BD0" w:rsidRPr="00881413">
        <w:rPr>
          <w:lang w:val="en-US"/>
        </w:rPr>
        <w:instrText xml:space="preserve"> </w:instrText>
      </w:r>
      <w:r w:rsidR="00E16BD0" w:rsidRPr="00E16BD0">
        <w:rPr>
          <w:lang w:val="en-US"/>
        </w:rPr>
        <w:instrText>the</w:instrText>
      </w:r>
      <w:r w:rsidR="00E16BD0" w:rsidRPr="00881413">
        <w:rPr>
          <w:lang w:val="en-US"/>
        </w:rPr>
        <w:instrText xml:space="preserve"> </w:instrText>
      </w:r>
      <w:r w:rsidR="00E16BD0" w:rsidRPr="00E16BD0">
        <w:rPr>
          <w:lang w:val="en-US"/>
        </w:rPr>
        <w:instrText>Parratt</w:instrText>
      </w:r>
      <w:r w:rsidR="00E16BD0" w:rsidRPr="00881413">
        <w:rPr>
          <w:lang w:val="en-US"/>
        </w:rPr>
        <w:instrText xml:space="preserve"> </w:instrText>
      </w:r>
      <w:r w:rsidR="00E16BD0" w:rsidRPr="00E16BD0">
        <w:rPr>
          <w:lang w:val="en-US"/>
        </w:rPr>
        <w:instrText>recursion</w:instrText>
      </w:r>
      <w:r w:rsidR="00E16BD0" w:rsidRPr="00881413">
        <w:rPr>
          <w:lang w:val="en-US"/>
        </w:rPr>
        <w:instrText xml:space="preserve"> </w:instrText>
      </w:r>
      <w:r w:rsidR="00E16BD0" w:rsidRPr="00E16BD0">
        <w:rPr>
          <w:lang w:val="en-US"/>
        </w:rPr>
        <w:instrText>formula</w:instrText>
      </w:r>
      <w:r w:rsidR="00E16BD0" w:rsidRPr="00881413">
        <w:rPr>
          <w:lang w:val="en-US"/>
        </w:rPr>
        <w:instrText xml:space="preserve"> </w:instrText>
      </w:r>
      <w:r w:rsidR="00E16BD0" w:rsidRPr="00E16BD0">
        <w:rPr>
          <w:lang w:val="en-US"/>
        </w:rPr>
        <w:instrText>for</w:instrText>
      </w:r>
      <w:r w:rsidR="00E16BD0" w:rsidRPr="00881413">
        <w:rPr>
          <w:lang w:val="en-US"/>
        </w:rPr>
        <w:instrText xml:space="preserve"> </w:instrText>
      </w:r>
      <w:r w:rsidR="00E16BD0" w:rsidRPr="00E16BD0">
        <w:rPr>
          <w:lang w:val="en-US"/>
        </w:rPr>
        <w:instrText>simulating</w:instrText>
      </w:r>
      <w:r w:rsidR="00E16BD0" w:rsidRPr="00881413">
        <w:rPr>
          <w:lang w:val="en-US"/>
        </w:rPr>
        <w:instrText xml:space="preserve"> </w:instrText>
      </w:r>
      <w:r w:rsidR="00E16BD0" w:rsidRPr="00E16BD0">
        <w:rPr>
          <w:lang w:val="en-US"/>
        </w:rPr>
        <w:instrText>specular</w:instrText>
      </w:r>
      <w:r w:rsidR="00E16BD0" w:rsidRPr="00881413">
        <w:rPr>
          <w:lang w:val="en-US"/>
        </w:rPr>
        <w:instrText xml:space="preserve"> </w:instrText>
      </w:r>
      <w:r w:rsidR="00E16BD0" w:rsidRPr="00E16BD0">
        <w:rPr>
          <w:lang w:val="en-US"/>
        </w:rPr>
        <w:instrText>reflectivity</w:instrText>
      </w:r>
      <w:r w:rsidR="00E16BD0" w:rsidRPr="00881413">
        <w:rPr>
          <w:lang w:val="en-US"/>
        </w:rPr>
        <w:instrText xml:space="preserve">. </w:instrText>
      </w:r>
      <w:r w:rsidR="00E16BD0" w:rsidRPr="00E16BD0">
        <w:rPr>
          <w:lang w:val="en-US"/>
        </w:rPr>
        <w:instrText>The</w:instrText>
      </w:r>
      <w:r w:rsidR="00E16BD0" w:rsidRPr="00881413">
        <w:rPr>
          <w:lang w:val="en-US"/>
        </w:rPr>
        <w:instrText xml:space="preserve"> </w:instrText>
      </w:r>
      <w:r w:rsidR="00E16BD0" w:rsidRPr="00E16BD0">
        <w:rPr>
          <w:lang w:val="en-US"/>
        </w:rPr>
        <w:instrText>program</w:instrText>
      </w:r>
      <w:r w:rsidR="00E16BD0" w:rsidRPr="00881413">
        <w:rPr>
          <w:lang w:val="en-US"/>
        </w:rPr>
        <w:instrText xml:space="preserve"> </w:instrText>
      </w:r>
      <w:r w:rsidR="00E16BD0" w:rsidRPr="00E16BD0">
        <w:rPr>
          <w:lang w:val="en-US"/>
        </w:rPr>
        <w:instrText>is</w:instrText>
      </w:r>
      <w:r w:rsidR="00E16BD0" w:rsidRPr="00881413">
        <w:rPr>
          <w:lang w:val="en-US"/>
        </w:rPr>
        <w:instrText xml:space="preserve"> </w:instrText>
      </w:r>
      <w:r w:rsidR="00E16BD0" w:rsidRPr="00E16BD0">
        <w:rPr>
          <w:lang w:val="en-US"/>
        </w:rPr>
        <w:instrText>easily</w:instrText>
      </w:r>
      <w:r w:rsidR="00E16BD0" w:rsidRPr="00881413">
        <w:rPr>
          <w:lang w:val="en-US"/>
        </w:rPr>
        <w:instrText xml:space="preserve"> </w:instrText>
      </w:r>
      <w:r w:rsidR="00E16BD0" w:rsidRPr="00E16BD0">
        <w:rPr>
          <w:lang w:val="en-US"/>
        </w:rPr>
        <w:instrText>extensible</w:instrText>
      </w:r>
      <w:r w:rsidR="00E16BD0" w:rsidRPr="00881413">
        <w:rPr>
          <w:lang w:val="en-US"/>
        </w:rPr>
        <w:instrText xml:space="preserve">, </w:instrText>
      </w:r>
      <w:r w:rsidR="00E16BD0" w:rsidRPr="00E16BD0">
        <w:rPr>
          <w:lang w:val="en-US"/>
        </w:rPr>
        <w:instrText>allowing</w:instrText>
      </w:r>
      <w:r w:rsidR="00E16BD0" w:rsidRPr="00881413">
        <w:rPr>
          <w:lang w:val="en-US"/>
        </w:rPr>
        <w:instrText xml:space="preserve"> </w:instrText>
      </w:r>
      <w:r w:rsidR="00E16BD0" w:rsidRPr="00E16BD0">
        <w:rPr>
          <w:lang w:val="en-US"/>
        </w:rPr>
        <w:instrText>users</w:instrText>
      </w:r>
      <w:r w:rsidR="00E16BD0" w:rsidRPr="00881413">
        <w:rPr>
          <w:lang w:val="en-US"/>
        </w:rPr>
        <w:instrText xml:space="preserve"> </w:instrText>
      </w:r>
      <w:r w:rsidR="00E16BD0" w:rsidRPr="00E16BD0">
        <w:rPr>
          <w:lang w:val="en-US"/>
        </w:rPr>
        <w:instrText>to</w:instrText>
      </w:r>
      <w:r w:rsidR="00E16BD0" w:rsidRPr="00881413">
        <w:rPr>
          <w:lang w:val="en-US"/>
        </w:rPr>
        <w:instrText xml:space="preserve"> </w:instrText>
      </w:r>
      <w:r w:rsidR="00E16BD0" w:rsidRPr="00E16BD0">
        <w:rPr>
          <w:lang w:val="en-US"/>
        </w:rPr>
        <w:instrText>incorporate</w:instrText>
      </w:r>
      <w:r w:rsidR="00E16BD0" w:rsidRPr="00881413">
        <w:rPr>
          <w:lang w:val="en-US"/>
        </w:rPr>
        <w:instrText xml:space="preserve"> </w:instrText>
      </w:r>
      <w:r w:rsidR="00E16BD0" w:rsidRPr="00E16BD0">
        <w:rPr>
          <w:lang w:val="en-US"/>
        </w:rPr>
        <w:instrText>their</w:instrText>
      </w:r>
      <w:r w:rsidR="00E16BD0" w:rsidRPr="00881413">
        <w:rPr>
          <w:lang w:val="en-US"/>
        </w:rPr>
        <w:instrText xml:space="preserve"> </w:instrText>
      </w:r>
      <w:r w:rsidR="00E16BD0" w:rsidRPr="00E16BD0">
        <w:rPr>
          <w:lang w:val="en-US"/>
        </w:rPr>
        <w:instrText>own</w:instrText>
      </w:r>
      <w:r w:rsidR="00E16BD0" w:rsidRPr="00881413">
        <w:rPr>
          <w:lang w:val="en-US"/>
        </w:rPr>
        <w:instrText xml:space="preserve"> </w:instrText>
      </w:r>
      <w:r w:rsidR="00E16BD0" w:rsidRPr="00E16BD0">
        <w:rPr>
          <w:lang w:val="en-US"/>
        </w:rPr>
        <w:instrText>models</w:instrText>
      </w:r>
      <w:r w:rsidR="00E16BD0" w:rsidRPr="00881413">
        <w:rPr>
          <w:lang w:val="en-US"/>
        </w:rPr>
        <w:instrText xml:space="preserve"> </w:instrText>
      </w:r>
      <w:r w:rsidR="00E16BD0" w:rsidRPr="00E16BD0">
        <w:rPr>
          <w:lang w:val="en-US"/>
        </w:rPr>
        <w:instrText>into</w:instrText>
      </w:r>
      <w:r w:rsidR="00E16BD0" w:rsidRPr="00881413">
        <w:rPr>
          <w:lang w:val="en-US"/>
        </w:rPr>
        <w:instrText xml:space="preserve"> </w:instrText>
      </w:r>
      <w:r w:rsidR="00E16BD0" w:rsidRPr="00E16BD0">
        <w:rPr>
          <w:lang w:val="en-US"/>
        </w:rPr>
        <w:instrText>the</w:instrText>
      </w:r>
      <w:r w:rsidR="00E16BD0" w:rsidRPr="00881413">
        <w:rPr>
          <w:lang w:val="en-US"/>
        </w:rPr>
        <w:instrText xml:space="preserve"> </w:instrText>
      </w:r>
      <w:r w:rsidR="00E16BD0" w:rsidRPr="00E16BD0">
        <w:rPr>
          <w:lang w:val="en-US"/>
        </w:rPr>
        <w:instrText>program</w:instrText>
      </w:r>
      <w:r w:rsidR="00E16BD0" w:rsidRPr="00881413">
        <w:rPr>
          <w:lang w:val="en-US"/>
        </w:rPr>
        <w:instrText xml:space="preserve">. </w:instrText>
      </w:r>
      <w:r w:rsidR="00E16BD0" w:rsidRPr="00E16BD0">
        <w:rPr>
          <w:lang w:val="en-US"/>
        </w:rPr>
        <w:instrText>This</w:instrText>
      </w:r>
      <w:r w:rsidR="00E16BD0" w:rsidRPr="00881413">
        <w:rPr>
          <w:lang w:val="en-US"/>
        </w:rPr>
        <w:instrText xml:space="preserve"> </w:instrText>
      </w:r>
      <w:r w:rsidR="00E16BD0" w:rsidRPr="00E16BD0">
        <w:rPr>
          <w:lang w:val="en-US"/>
        </w:rPr>
        <w:instrText>can</w:instrText>
      </w:r>
      <w:r w:rsidR="00E16BD0" w:rsidRPr="00881413">
        <w:rPr>
          <w:lang w:val="en-US"/>
        </w:rPr>
        <w:instrText xml:space="preserve"> </w:instrText>
      </w:r>
      <w:r w:rsidR="00E16BD0" w:rsidRPr="00E16BD0">
        <w:rPr>
          <w:lang w:val="en-US"/>
        </w:rPr>
        <w:instrText>be</w:instrText>
      </w:r>
      <w:r w:rsidR="00E16BD0" w:rsidRPr="00881413">
        <w:rPr>
          <w:lang w:val="en-US"/>
        </w:rPr>
        <w:instrText xml:space="preserve"> </w:instrText>
      </w:r>
      <w:r w:rsidR="00E16BD0" w:rsidRPr="00E16BD0">
        <w:rPr>
          <w:lang w:val="en-US"/>
        </w:rPr>
        <w:instrText>useful</w:instrText>
      </w:r>
      <w:r w:rsidR="00E16BD0" w:rsidRPr="00881413">
        <w:rPr>
          <w:lang w:val="en-US"/>
        </w:rPr>
        <w:instrText xml:space="preserve"> </w:instrText>
      </w:r>
      <w:r w:rsidR="00E16BD0" w:rsidRPr="00E16BD0">
        <w:rPr>
          <w:lang w:val="en-US"/>
        </w:rPr>
        <w:instrText>for</w:instrText>
      </w:r>
      <w:r w:rsidR="00E16BD0" w:rsidRPr="00881413">
        <w:rPr>
          <w:lang w:val="en-US"/>
        </w:rPr>
        <w:instrText xml:space="preserve"> </w:instrText>
      </w:r>
      <w:r w:rsidR="00E16BD0" w:rsidRPr="00E16BD0">
        <w:rPr>
          <w:lang w:val="en-US"/>
        </w:rPr>
        <w:instrText>fitting</w:instrText>
      </w:r>
      <w:r w:rsidR="00E16BD0" w:rsidRPr="00881413">
        <w:rPr>
          <w:lang w:val="en-US"/>
        </w:rPr>
        <w:instrText xml:space="preserve"> </w:instrText>
      </w:r>
      <w:r w:rsidR="00E16BD0" w:rsidRPr="00E16BD0">
        <w:rPr>
          <w:lang w:val="en-US"/>
        </w:rPr>
        <w:instrText>data</w:instrText>
      </w:r>
      <w:r w:rsidR="00E16BD0" w:rsidRPr="00881413">
        <w:rPr>
          <w:lang w:val="en-US"/>
        </w:rPr>
        <w:instrText xml:space="preserve"> </w:instrText>
      </w:r>
      <w:r w:rsidR="00E16BD0" w:rsidRPr="00E16BD0">
        <w:rPr>
          <w:lang w:val="en-US"/>
        </w:rPr>
        <w:instrText>from</w:instrText>
      </w:r>
      <w:r w:rsidR="00E16BD0" w:rsidRPr="00881413">
        <w:rPr>
          <w:lang w:val="en-US"/>
        </w:rPr>
        <w:instrText xml:space="preserve"> </w:instrText>
      </w:r>
      <w:r w:rsidR="00E16BD0" w:rsidRPr="00E16BD0">
        <w:rPr>
          <w:lang w:val="en-US"/>
        </w:rPr>
        <w:instrText>other</w:instrText>
      </w:r>
      <w:r w:rsidR="00E16BD0" w:rsidRPr="00881413">
        <w:rPr>
          <w:lang w:val="en-US"/>
        </w:rPr>
        <w:instrText xml:space="preserve"> </w:instrText>
      </w:r>
      <w:r w:rsidR="00E16BD0" w:rsidRPr="00E16BD0">
        <w:rPr>
          <w:lang w:val="en-US"/>
        </w:rPr>
        <w:instrText>scattering</w:instrText>
      </w:r>
      <w:r w:rsidR="00E16BD0" w:rsidRPr="00881413">
        <w:rPr>
          <w:lang w:val="en-US"/>
        </w:rPr>
        <w:instrText xml:space="preserve"> </w:instrText>
      </w:r>
      <w:r w:rsidR="00E16BD0" w:rsidRPr="00E16BD0">
        <w:rPr>
          <w:lang w:val="en-US"/>
        </w:rPr>
        <w:instrText>experiments</w:instrText>
      </w:r>
      <w:r w:rsidR="00E16BD0" w:rsidRPr="00881413">
        <w:rPr>
          <w:lang w:val="en-US"/>
        </w:rPr>
        <w:instrText xml:space="preserve">, </w:instrText>
      </w:r>
      <w:r w:rsidR="00E16BD0" w:rsidRPr="00E16BD0">
        <w:rPr>
          <w:lang w:val="en-US"/>
        </w:rPr>
        <w:instrText>or</w:instrText>
      </w:r>
      <w:r w:rsidR="00E16BD0" w:rsidRPr="00881413">
        <w:rPr>
          <w:lang w:val="en-US"/>
        </w:rPr>
        <w:instrText xml:space="preserve"> </w:instrText>
      </w:r>
      <w:r w:rsidR="00E16BD0" w:rsidRPr="00E16BD0">
        <w:rPr>
          <w:lang w:val="en-US"/>
        </w:rPr>
        <w:instrText>for</w:instrText>
      </w:r>
      <w:r w:rsidR="00E16BD0" w:rsidRPr="00881413">
        <w:rPr>
          <w:lang w:val="en-US"/>
        </w:rPr>
        <w:instrText xml:space="preserve"> </w:instrText>
      </w:r>
      <w:r w:rsidR="00E16BD0" w:rsidRPr="00E16BD0">
        <w:rPr>
          <w:lang w:val="en-US"/>
        </w:rPr>
        <w:instrText>any</w:instrText>
      </w:r>
      <w:r w:rsidR="00E16BD0" w:rsidRPr="00881413">
        <w:rPr>
          <w:lang w:val="en-US"/>
        </w:rPr>
        <w:instrText xml:space="preserve"> </w:instrText>
      </w:r>
      <w:r w:rsidR="00E16BD0" w:rsidRPr="00E16BD0">
        <w:rPr>
          <w:lang w:val="en-US"/>
        </w:rPr>
        <w:instrText>other</w:instrText>
      </w:r>
      <w:r w:rsidR="00E16BD0" w:rsidRPr="00881413">
        <w:rPr>
          <w:lang w:val="en-US"/>
        </w:rPr>
        <w:instrText xml:space="preserve"> </w:instrText>
      </w:r>
      <w:r w:rsidR="00E16BD0" w:rsidRPr="00E16BD0">
        <w:rPr>
          <w:lang w:val="en-US"/>
        </w:rPr>
        <w:instrText>minimization</w:instrText>
      </w:r>
      <w:r w:rsidR="00E16BD0" w:rsidRPr="00881413">
        <w:rPr>
          <w:lang w:val="en-US"/>
        </w:rPr>
        <w:instrText xml:space="preserve"> </w:instrText>
      </w:r>
      <w:r w:rsidR="00E16BD0" w:rsidRPr="00E16BD0">
        <w:rPr>
          <w:lang w:val="en-US"/>
        </w:rPr>
        <w:instrText>problem</w:instrText>
      </w:r>
      <w:r w:rsidR="00E16BD0" w:rsidRPr="00881413">
        <w:rPr>
          <w:lang w:val="en-US"/>
        </w:rPr>
        <w:instrText xml:space="preserve"> </w:instrText>
      </w:r>
      <w:r w:rsidR="00E16BD0" w:rsidRPr="00E16BD0">
        <w:rPr>
          <w:lang w:val="en-US"/>
        </w:rPr>
        <w:instrText>which</w:instrText>
      </w:r>
      <w:r w:rsidR="00E16BD0" w:rsidRPr="00881413">
        <w:rPr>
          <w:lang w:val="en-US"/>
        </w:rPr>
        <w:instrText xml:space="preserve"> </w:instrText>
      </w:r>
      <w:r w:rsidR="00E16BD0" w:rsidRPr="00E16BD0">
        <w:rPr>
          <w:lang w:val="en-US"/>
        </w:rPr>
        <w:instrText>has</w:instrText>
      </w:r>
      <w:r w:rsidR="00E16BD0" w:rsidRPr="00881413">
        <w:rPr>
          <w:lang w:val="en-US"/>
        </w:rPr>
        <w:instrText xml:space="preserve"> </w:instrText>
      </w:r>
      <w:r w:rsidR="00E16BD0" w:rsidRPr="00E16BD0">
        <w:rPr>
          <w:lang w:val="en-US"/>
        </w:rPr>
        <w:instrText>a</w:instrText>
      </w:r>
      <w:r w:rsidR="00E16BD0" w:rsidRPr="00881413">
        <w:rPr>
          <w:lang w:val="en-US"/>
        </w:rPr>
        <w:instrText xml:space="preserve"> </w:instrText>
      </w:r>
      <w:r w:rsidR="00E16BD0" w:rsidRPr="00E16BD0">
        <w:rPr>
          <w:lang w:val="en-US"/>
        </w:rPr>
        <w:instrText>large</w:instrText>
      </w:r>
      <w:r w:rsidR="00E16BD0" w:rsidRPr="00881413">
        <w:rPr>
          <w:lang w:val="en-US"/>
        </w:rPr>
        <w:instrText xml:space="preserve"> </w:instrText>
      </w:r>
      <w:r w:rsidR="00E16BD0" w:rsidRPr="00E16BD0">
        <w:rPr>
          <w:lang w:val="en-US"/>
        </w:rPr>
        <w:instrText>number</w:instrText>
      </w:r>
      <w:r w:rsidR="00E16BD0" w:rsidRPr="00881413">
        <w:rPr>
          <w:lang w:val="en-US"/>
        </w:rPr>
        <w:instrText xml:space="preserve"> </w:instrText>
      </w:r>
      <w:r w:rsidR="00E16BD0" w:rsidRPr="00E16BD0">
        <w:rPr>
          <w:lang w:val="en-US"/>
        </w:rPr>
        <w:instrText>of</w:instrText>
      </w:r>
      <w:r w:rsidR="00E16BD0" w:rsidRPr="00881413">
        <w:rPr>
          <w:lang w:val="en-US"/>
        </w:rPr>
        <w:instrText xml:space="preserve"> </w:instrText>
      </w:r>
      <w:r w:rsidR="00E16BD0" w:rsidRPr="00E16BD0">
        <w:rPr>
          <w:lang w:val="en-US"/>
        </w:rPr>
        <w:instrText>input</w:instrText>
      </w:r>
      <w:r w:rsidR="00E16BD0" w:rsidRPr="00881413">
        <w:rPr>
          <w:lang w:val="en-US"/>
        </w:rPr>
        <w:instrText xml:space="preserve"> </w:instrText>
      </w:r>
      <w:r w:rsidR="00E16BD0" w:rsidRPr="00E16BD0">
        <w:rPr>
          <w:lang w:val="en-US"/>
        </w:rPr>
        <w:instrText>parameters</w:instrText>
      </w:r>
      <w:r w:rsidR="00E16BD0" w:rsidRPr="00881413">
        <w:rPr>
          <w:lang w:val="en-US"/>
        </w:rPr>
        <w:instrText xml:space="preserve"> </w:instrText>
      </w:r>
      <w:r w:rsidR="00E16BD0" w:rsidRPr="00E16BD0">
        <w:rPr>
          <w:lang w:val="en-US"/>
        </w:rPr>
        <w:instrText>and</w:instrText>
      </w:r>
      <w:r w:rsidR="00E16BD0" w:rsidRPr="00881413">
        <w:rPr>
          <w:lang w:val="en-US"/>
        </w:rPr>
        <w:instrText>/</w:instrText>
      </w:r>
      <w:r w:rsidR="00E16BD0" w:rsidRPr="00E16BD0">
        <w:rPr>
          <w:lang w:val="en-US"/>
        </w:rPr>
        <w:instrText>or</w:instrText>
      </w:r>
      <w:r w:rsidR="00E16BD0" w:rsidRPr="00881413">
        <w:rPr>
          <w:lang w:val="en-US"/>
        </w:rPr>
        <w:instrText xml:space="preserve"> </w:instrText>
      </w:r>
      <w:r w:rsidR="00E16BD0" w:rsidRPr="00E16BD0">
        <w:rPr>
          <w:lang w:val="en-US"/>
        </w:rPr>
        <w:instrText>contains</w:instrText>
      </w:r>
      <w:r w:rsidR="00E16BD0" w:rsidRPr="00881413">
        <w:rPr>
          <w:lang w:val="en-US"/>
        </w:rPr>
        <w:instrText xml:space="preserve"> </w:instrText>
      </w:r>
      <w:r w:rsidR="00E16BD0" w:rsidRPr="00E16BD0">
        <w:rPr>
          <w:lang w:val="en-US"/>
        </w:rPr>
        <w:instrText>many</w:instrText>
      </w:r>
      <w:r w:rsidR="00E16BD0" w:rsidRPr="00881413">
        <w:rPr>
          <w:lang w:val="en-US"/>
        </w:rPr>
        <w:instrText xml:space="preserve"> </w:instrText>
      </w:r>
      <w:r w:rsidR="00E16BD0" w:rsidRPr="00E16BD0">
        <w:rPr>
          <w:lang w:val="en-US"/>
        </w:rPr>
        <w:instrText>local</w:instrText>
      </w:r>
      <w:r w:rsidR="00E16BD0" w:rsidRPr="00881413">
        <w:rPr>
          <w:lang w:val="en-US"/>
        </w:rPr>
        <w:instrText xml:space="preserve"> </w:instrText>
      </w:r>
      <w:r w:rsidR="00E16BD0" w:rsidRPr="00E16BD0">
        <w:rPr>
          <w:lang w:val="en-US"/>
        </w:rPr>
        <w:instrText>minima</w:instrText>
      </w:r>
      <w:r w:rsidR="00E16BD0" w:rsidRPr="00881413">
        <w:rPr>
          <w:lang w:val="en-US"/>
        </w:rPr>
        <w:instrText xml:space="preserve">, </w:instrText>
      </w:r>
      <w:r w:rsidR="00E16BD0" w:rsidRPr="00E16BD0">
        <w:rPr>
          <w:lang w:val="en-US"/>
        </w:rPr>
        <w:instrText>where</w:instrText>
      </w:r>
      <w:r w:rsidR="00E16BD0" w:rsidRPr="00881413">
        <w:rPr>
          <w:lang w:val="en-US"/>
        </w:rPr>
        <w:instrText xml:space="preserve"> </w:instrText>
      </w:r>
      <w:r w:rsidR="00E16BD0" w:rsidRPr="00E16BD0">
        <w:rPr>
          <w:lang w:val="en-US"/>
        </w:rPr>
        <w:instrText>the</w:instrText>
      </w:r>
      <w:r w:rsidR="00E16BD0" w:rsidRPr="00881413">
        <w:rPr>
          <w:lang w:val="en-US"/>
        </w:rPr>
        <w:instrText xml:space="preserve"> </w:instrText>
      </w:r>
      <w:r w:rsidR="00E16BD0" w:rsidRPr="00E16BD0">
        <w:rPr>
          <w:lang w:val="en-US"/>
        </w:rPr>
        <w:instrText>differential</w:instrText>
      </w:r>
      <w:r w:rsidR="00E16BD0" w:rsidRPr="00881413">
        <w:rPr>
          <w:lang w:val="en-US"/>
        </w:rPr>
        <w:instrText xml:space="preserve"> </w:instrText>
      </w:r>
      <w:r w:rsidR="00E16BD0" w:rsidRPr="00E16BD0">
        <w:rPr>
          <w:lang w:val="en-US"/>
        </w:rPr>
        <w:instrText>evolution</w:instrText>
      </w:r>
      <w:r w:rsidR="00E16BD0" w:rsidRPr="00881413">
        <w:rPr>
          <w:lang w:val="en-US"/>
        </w:rPr>
        <w:instrText xml:space="preserve"> </w:instrText>
      </w:r>
      <w:r w:rsidR="00E16BD0" w:rsidRPr="00E16BD0">
        <w:rPr>
          <w:lang w:val="en-US"/>
        </w:rPr>
        <w:instrText>algorithm</w:instrText>
      </w:r>
      <w:r w:rsidR="00E16BD0" w:rsidRPr="00881413">
        <w:rPr>
          <w:lang w:val="en-US"/>
        </w:rPr>
        <w:instrText xml:space="preserve"> </w:instrText>
      </w:r>
      <w:r w:rsidR="00E16BD0" w:rsidRPr="00E16BD0">
        <w:rPr>
          <w:lang w:val="en-US"/>
        </w:rPr>
        <w:instrText>is</w:instrText>
      </w:r>
      <w:r w:rsidR="00E16BD0" w:rsidRPr="00881413">
        <w:rPr>
          <w:lang w:val="en-US"/>
        </w:rPr>
        <w:instrText xml:space="preserve"> </w:instrText>
      </w:r>
      <w:r w:rsidR="00E16BD0" w:rsidRPr="00E16BD0">
        <w:rPr>
          <w:lang w:val="en-US"/>
        </w:rPr>
        <w:instrText>suitable</w:instrText>
      </w:r>
      <w:r w:rsidR="00E16BD0" w:rsidRPr="00881413">
        <w:rPr>
          <w:lang w:val="en-US"/>
        </w:rPr>
        <w:instrText xml:space="preserve">. </w:instrText>
      </w:r>
      <w:r w:rsidR="00E16BD0" w:rsidRPr="00E16BD0">
        <w:rPr>
          <w:lang w:val="en-US"/>
        </w:rPr>
        <w:instrText>In</w:instrText>
      </w:r>
      <w:r w:rsidR="00E16BD0" w:rsidRPr="00881413">
        <w:rPr>
          <w:lang w:val="en-US"/>
        </w:rPr>
        <w:instrText xml:space="preserve"> </w:instrText>
      </w:r>
      <w:r w:rsidR="00E16BD0" w:rsidRPr="00E16BD0">
        <w:rPr>
          <w:lang w:val="en-US"/>
        </w:rPr>
        <w:instrText>addition</w:instrText>
      </w:r>
      <w:r w:rsidR="00E16BD0" w:rsidRPr="00881413">
        <w:rPr>
          <w:lang w:val="en-US"/>
        </w:rPr>
        <w:instrText xml:space="preserve">, </w:instrText>
      </w:r>
      <w:r w:rsidR="00E16BD0" w:rsidRPr="00E16BD0">
        <w:rPr>
          <w:lang w:val="en-US"/>
        </w:rPr>
        <w:instrText>GenX</w:instrText>
      </w:r>
      <w:r w:rsidR="00E16BD0" w:rsidRPr="00881413">
        <w:rPr>
          <w:lang w:val="en-US"/>
        </w:rPr>
        <w:instrText xml:space="preserve"> </w:instrText>
      </w:r>
      <w:r w:rsidR="00E16BD0" w:rsidRPr="00E16BD0">
        <w:rPr>
          <w:lang w:val="en-US"/>
        </w:rPr>
        <w:instrText>manages</w:instrText>
      </w:r>
      <w:r w:rsidR="00E16BD0" w:rsidRPr="00881413">
        <w:rPr>
          <w:lang w:val="en-US"/>
        </w:rPr>
        <w:instrText xml:space="preserve"> </w:instrText>
      </w:r>
      <w:r w:rsidR="00E16BD0" w:rsidRPr="00E16BD0">
        <w:rPr>
          <w:lang w:val="en-US"/>
        </w:rPr>
        <w:instrText>to</w:instrText>
      </w:r>
      <w:r w:rsidR="00E16BD0" w:rsidRPr="00881413">
        <w:rPr>
          <w:lang w:val="en-US"/>
        </w:rPr>
        <w:instrText xml:space="preserve"> </w:instrText>
      </w:r>
      <w:r w:rsidR="00E16BD0" w:rsidRPr="00E16BD0">
        <w:rPr>
          <w:lang w:val="en-US"/>
        </w:rPr>
        <w:instrText>fit</w:instrText>
      </w:r>
      <w:r w:rsidR="00E16BD0" w:rsidRPr="00881413">
        <w:rPr>
          <w:lang w:val="en-US"/>
        </w:rPr>
        <w:instrText xml:space="preserve"> </w:instrText>
      </w:r>
      <w:r w:rsidR="00E16BD0" w:rsidRPr="00E16BD0">
        <w:rPr>
          <w:lang w:val="en-US"/>
        </w:rPr>
        <w:instrText>an</w:instrText>
      </w:r>
      <w:r w:rsidR="00E16BD0" w:rsidRPr="00881413">
        <w:rPr>
          <w:lang w:val="en-US"/>
        </w:rPr>
        <w:instrText xml:space="preserve"> </w:instrText>
      </w:r>
      <w:r w:rsidR="00E16BD0" w:rsidRPr="00E16BD0">
        <w:rPr>
          <w:lang w:val="en-US"/>
        </w:rPr>
        <w:instrText>arbitrary</w:instrText>
      </w:r>
      <w:r w:rsidR="00E16BD0" w:rsidRPr="00881413">
        <w:rPr>
          <w:lang w:val="en-US"/>
        </w:rPr>
        <w:instrText xml:space="preserve"> </w:instrText>
      </w:r>
      <w:r w:rsidR="00E16BD0" w:rsidRPr="00E16BD0">
        <w:rPr>
          <w:lang w:val="en-US"/>
        </w:rPr>
        <w:instrText>number</w:instrText>
      </w:r>
      <w:r w:rsidR="00E16BD0" w:rsidRPr="00881413">
        <w:rPr>
          <w:lang w:val="en-US"/>
        </w:rPr>
        <w:instrText xml:space="preserve"> </w:instrText>
      </w:r>
      <w:r w:rsidR="00E16BD0" w:rsidRPr="00E16BD0">
        <w:rPr>
          <w:lang w:val="en-US"/>
        </w:rPr>
        <w:instrText>of</w:instrText>
      </w:r>
      <w:r w:rsidR="00E16BD0" w:rsidRPr="00881413">
        <w:rPr>
          <w:lang w:val="en-US"/>
        </w:rPr>
        <w:instrText xml:space="preserve"> </w:instrText>
      </w:r>
      <w:r w:rsidR="00E16BD0" w:rsidRPr="00E16BD0">
        <w:rPr>
          <w:lang w:val="en-US"/>
        </w:rPr>
        <w:instrText>data</w:instrText>
      </w:r>
      <w:r w:rsidR="00E16BD0" w:rsidRPr="00881413">
        <w:rPr>
          <w:lang w:val="en-US"/>
        </w:rPr>
        <w:instrText xml:space="preserve"> </w:instrText>
      </w:r>
      <w:r w:rsidR="00E16BD0" w:rsidRPr="00E16BD0">
        <w:rPr>
          <w:lang w:val="en-US"/>
        </w:rPr>
        <w:instrText>sets</w:instrText>
      </w:r>
      <w:r w:rsidR="00E16BD0" w:rsidRPr="00881413">
        <w:rPr>
          <w:lang w:val="en-US"/>
        </w:rPr>
        <w:instrText xml:space="preserve"> </w:instrText>
      </w:r>
      <w:r w:rsidR="00E16BD0" w:rsidRPr="00E16BD0">
        <w:rPr>
          <w:lang w:val="en-US"/>
        </w:rPr>
        <w:instrText>simultaneously</w:instrText>
      </w:r>
      <w:r w:rsidR="00E16BD0" w:rsidRPr="00881413">
        <w:rPr>
          <w:lang w:val="en-US"/>
        </w:rPr>
        <w:instrText xml:space="preserve">. </w:instrText>
      </w:r>
      <w:r w:rsidR="00E16BD0" w:rsidRPr="00E16BD0">
        <w:rPr>
          <w:lang w:val="en-US"/>
        </w:rPr>
        <w:instrText>The</w:instrText>
      </w:r>
      <w:r w:rsidR="00E16BD0" w:rsidRPr="00881413">
        <w:rPr>
          <w:lang w:val="en-US"/>
        </w:rPr>
        <w:instrText xml:space="preserve"> </w:instrText>
      </w:r>
      <w:r w:rsidR="00E16BD0" w:rsidRPr="00E16BD0">
        <w:rPr>
          <w:lang w:val="en-US"/>
        </w:rPr>
        <w:instrText>program</w:instrText>
      </w:r>
      <w:r w:rsidR="00E16BD0" w:rsidRPr="00881413">
        <w:rPr>
          <w:lang w:val="en-US"/>
        </w:rPr>
        <w:instrText xml:space="preserve"> </w:instrText>
      </w:r>
      <w:r w:rsidR="00E16BD0" w:rsidRPr="00E16BD0">
        <w:rPr>
          <w:lang w:val="en-US"/>
        </w:rPr>
        <w:instrText>is</w:instrText>
      </w:r>
      <w:r w:rsidR="00E16BD0" w:rsidRPr="00881413">
        <w:rPr>
          <w:lang w:val="en-US"/>
        </w:rPr>
        <w:instrText xml:space="preserve"> </w:instrText>
      </w:r>
      <w:r w:rsidR="00E16BD0" w:rsidRPr="00E16BD0">
        <w:rPr>
          <w:lang w:val="en-US"/>
        </w:rPr>
        <w:instrText>released</w:instrText>
      </w:r>
      <w:r w:rsidR="00E16BD0" w:rsidRPr="00881413">
        <w:rPr>
          <w:lang w:val="en-US"/>
        </w:rPr>
        <w:instrText xml:space="preserve"> </w:instrText>
      </w:r>
      <w:r w:rsidR="00E16BD0" w:rsidRPr="00E16BD0">
        <w:rPr>
          <w:lang w:val="en-US"/>
        </w:rPr>
        <w:instrText>under</w:instrText>
      </w:r>
      <w:r w:rsidR="00E16BD0" w:rsidRPr="00881413">
        <w:rPr>
          <w:lang w:val="en-US"/>
        </w:rPr>
        <w:instrText xml:space="preserve"> </w:instrText>
      </w:r>
      <w:r w:rsidR="00E16BD0" w:rsidRPr="00E16BD0">
        <w:rPr>
          <w:lang w:val="en-US"/>
        </w:rPr>
        <w:instrText>the</w:instrText>
      </w:r>
      <w:r w:rsidR="00E16BD0" w:rsidRPr="00881413">
        <w:rPr>
          <w:lang w:val="en-US"/>
        </w:rPr>
        <w:instrText xml:space="preserve"> </w:instrText>
      </w:r>
      <w:r w:rsidR="00E16BD0" w:rsidRPr="00E16BD0">
        <w:rPr>
          <w:lang w:val="en-US"/>
        </w:rPr>
        <w:instrText>GNU</w:instrText>
      </w:r>
      <w:r w:rsidR="00E16BD0" w:rsidRPr="00881413">
        <w:rPr>
          <w:lang w:val="en-US"/>
        </w:rPr>
        <w:instrText xml:space="preserve"> </w:instrText>
      </w:r>
      <w:r w:rsidR="00E16BD0" w:rsidRPr="00E16BD0">
        <w:rPr>
          <w:lang w:val="en-US"/>
        </w:rPr>
        <w:instrText>General</w:instrText>
      </w:r>
      <w:r w:rsidR="00E16BD0" w:rsidRPr="00881413">
        <w:rPr>
          <w:lang w:val="en-US"/>
        </w:rPr>
        <w:instrText xml:space="preserve"> </w:instrText>
      </w:r>
      <w:r w:rsidR="00E16BD0" w:rsidRPr="00E16BD0">
        <w:rPr>
          <w:lang w:val="en-US"/>
        </w:rPr>
        <w:instrText>Public</w:instrText>
      </w:r>
      <w:r w:rsidR="00E16BD0" w:rsidRPr="00881413">
        <w:rPr>
          <w:lang w:val="en-US"/>
        </w:rPr>
        <w:instrText xml:space="preserve"> </w:instrText>
      </w:r>
      <w:r w:rsidR="00E16BD0" w:rsidRPr="00E16BD0">
        <w:rPr>
          <w:lang w:val="en-US"/>
        </w:rPr>
        <w:instrText>License</w:instrText>
      </w:r>
      <w:r w:rsidR="00E16BD0" w:rsidRPr="00881413">
        <w:rPr>
          <w:lang w:val="en-US"/>
        </w:rPr>
        <w:instrText>.","</w:instrText>
      </w:r>
      <w:r w:rsidR="00E16BD0" w:rsidRPr="00E16BD0">
        <w:rPr>
          <w:lang w:val="en-US"/>
        </w:rPr>
        <w:instrText>author</w:instrText>
      </w:r>
      <w:r w:rsidR="00E16BD0" w:rsidRPr="00881413">
        <w:rPr>
          <w:lang w:val="en-US"/>
        </w:rPr>
        <w:instrText>":[{"</w:instrText>
      </w:r>
      <w:r w:rsidR="00E16BD0" w:rsidRPr="00E16BD0">
        <w:rPr>
          <w:lang w:val="en-US"/>
        </w:rPr>
        <w:instrText>dropping</w:instrText>
      </w:r>
      <w:r w:rsidR="00E16BD0" w:rsidRPr="00881413">
        <w:rPr>
          <w:lang w:val="en-US"/>
        </w:rPr>
        <w:instrText>-</w:instrText>
      </w:r>
      <w:r w:rsidR="00E16BD0" w:rsidRPr="00E16BD0">
        <w:rPr>
          <w:lang w:val="en-US"/>
        </w:rPr>
        <w:instrText>particle</w:instrText>
      </w:r>
      <w:r w:rsidR="00E16BD0" w:rsidRPr="00881413">
        <w:rPr>
          <w:lang w:val="en-US"/>
        </w:rPr>
        <w:instrText>":"","</w:instrText>
      </w:r>
      <w:r w:rsidR="00E16BD0" w:rsidRPr="00E16BD0">
        <w:rPr>
          <w:lang w:val="en-US"/>
        </w:rPr>
        <w:instrText>family</w:instrText>
      </w:r>
      <w:r w:rsidR="00E16BD0" w:rsidRPr="00881413">
        <w:rPr>
          <w:lang w:val="en-US"/>
        </w:rPr>
        <w:instrText>":"</w:instrText>
      </w:r>
      <w:r w:rsidR="00E16BD0" w:rsidRPr="00E16BD0">
        <w:rPr>
          <w:lang w:val="en-US"/>
        </w:rPr>
        <w:instrText>Bj</w:instrText>
      </w:r>
      <w:r w:rsidR="00E16BD0" w:rsidRPr="00881413">
        <w:rPr>
          <w:lang w:val="en-US"/>
        </w:rPr>
        <w:instrText>ö</w:instrText>
      </w:r>
      <w:r w:rsidR="00E16BD0" w:rsidRPr="00E16BD0">
        <w:rPr>
          <w:lang w:val="en-US"/>
        </w:rPr>
        <w:instrText>rck</w:instrText>
      </w:r>
      <w:r w:rsidR="00E16BD0" w:rsidRPr="00881413">
        <w:rPr>
          <w:lang w:val="en-US"/>
        </w:rPr>
        <w:instrText>","</w:instrText>
      </w:r>
      <w:r w:rsidR="00E16BD0" w:rsidRPr="00E16BD0">
        <w:rPr>
          <w:lang w:val="en-US"/>
        </w:rPr>
        <w:instrText>given</w:instrText>
      </w:r>
      <w:r w:rsidR="00E16BD0" w:rsidRPr="00881413">
        <w:rPr>
          <w:lang w:val="en-US"/>
        </w:rPr>
        <w:instrText>":"</w:instrText>
      </w:r>
      <w:r w:rsidR="00E16BD0" w:rsidRPr="00E16BD0">
        <w:rPr>
          <w:lang w:val="en-US"/>
        </w:rPr>
        <w:instrText>Matts</w:instrText>
      </w:r>
      <w:r w:rsidR="00E16BD0" w:rsidRPr="00881413">
        <w:rPr>
          <w:lang w:val="en-US"/>
        </w:rPr>
        <w:instrText>","</w:instrText>
      </w:r>
      <w:r w:rsidR="00E16BD0" w:rsidRPr="00E16BD0">
        <w:rPr>
          <w:lang w:val="en-US"/>
        </w:rPr>
        <w:instrText>non</w:instrText>
      </w:r>
      <w:r w:rsidR="00E16BD0" w:rsidRPr="00881413">
        <w:rPr>
          <w:lang w:val="en-US"/>
        </w:rPr>
        <w:instrText>-</w:instrText>
      </w:r>
      <w:r w:rsidR="00E16BD0" w:rsidRPr="00E16BD0">
        <w:rPr>
          <w:lang w:val="en-US"/>
        </w:rPr>
        <w:instrText>dropping</w:instrText>
      </w:r>
      <w:r w:rsidR="00E16BD0" w:rsidRPr="00881413">
        <w:rPr>
          <w:lang w:val="en-US"/>
        </w:rPr>
        <w:instrText>-</w:instrText>
      </w:r>
      <w:r w:rsidR="00E16BD0" w:rsidRPr="00E16BD0">
        <w:rPr>
          <w:lang w:val="en-US"/>
        </w:rPr>
        <w:instrText>particle</w:instrText>
      </w:r>
      <w:r w:rsidR="00E16BD0" w:rsidRPr="00881413">
        <w:rPr>
          <w:lang w:val="en-US"/>
        </w:rPr>
        <w:instrText>":"","</w:instrText>
      </w:r>
      <w:r w:rsidR="00E16BD0" w:rsidRPr="00E16BD0">
        <w:rPr>
          <w:lang w:val="en-US"/>
        </w:rPr>
        <w:instrText>parse</w:instrText>
      </w:r>
      <w:r w:rsidR="00E16BD0" w:rsidRPr="00881413">
        <w:rPr>
          <w:lang w:val="en-US"/>
        </w:rPr>
        <w:instrText>-</w:instrText>
      </w:r>
      <w:r w:rsidR="00E16BD0" w:rsidRPr="00E16BD0">
        <w:rPr>
          <w:lang w:val="en-US"/>
        </w:rPr>
        <w:instrText>names</w:instrText>
      </w:r>
      <w:r w:rsidR="00E16BD0" w:rsidRPr="00881413">
        <w:rPr>
          <w:lang w:val="en-US"/>
        </w:rPr>
        <w:instrText>":</w:instrText>
      </w:r>
      <w:r w:rsidR="00E16BD0" w:rsidRPr="00E16BD0">
        <w:rPr>
          <w:lang w:val="en-US"/>
        </w:rPr>
        <w:instrText>false</w:instrText>
      </w:r>
      <w:r w:rsidR="00E16BD0" w:rsidRPr="00881413">
        <w:rPr>
          <w:lang w:val="en-US"/>
        </w:rPr>
        <w:instrText>,"</w:instrText>
      </w:r>
      <w:r w:rsidR="00E16BD0" w:rsidRPr="00E16BD0">
        <w:rPr>
          <w:lang w:val="en-US"/>
        </w:rPr>
        <w:instrText>suffix</w:instrText>
      </w:r>
      <w:r w:rsidR="00E16BD0" w:rsidRPr="00881413">
        <w:rPr>
          <w:lang w:val="en-US"/>
        </w:rPr>
        <w:instrText>":""},{"</w:instrText>
      </w:r>
      <w:r w:rsidR="00E16BD0" w:rsidRPr="00E16BD0">
        <w:rPr>
          <w:lang w:val="en-US"/>
        </w:rPr>
        <w:instrText>dropping</w:instrText>
      </w:r>
      <w:r w:rsidR="00E16BD0" w:rsidRPr="00881413">
        <w:rPr>
          <w:lang w:val="en-US"/>
        </w:rPr>
        <w:instrText>-</w:instrText>
      </w:r>
      <w:r w:rsidR="00E16BD0" w:rsidRPr="00E16BD0">
        <w:rPr>
          <w:lang w:val="en-US"/>
        </w:rPr>
        <w:instrText>particle</w:instrText>
      </w:r>
      <w:r w:rsidR="00E16BD0" w:rsidRPr="00881413">
        <w:rPr>
          <w:lang w:val="en-US"/>
        </w:rPr>
        <w:instrText>":"","</w:instrText>
      </w:r>
      <w:r w:rsidR="00E16BD0" w:rsidRPr="00E16BD0">
        <w:rPr>
          <w:lang w:val="en-US"/>
        </w:rPr>
        <w:instrText>family</w:instrText>
      </w:r>
      <w:r w:rsidR="00E16BD0" w:rsidRPr="00881413">
        <w:rPr>
          <w:lang w:val="en-US"/>
        </w:rPr>
        <w:instrText>":"</w:instrText>
      </w:r>
      <w:r w:rsidR="00E16BD0" w:rsidRPr="00E16BD0">
        <w:rPr>
          <w:lang w:val="en-US"/>
        </w:rPr>
        <w:instrText>Andersson</w:instrText>
      </w:r>
      <w:r w:rsidR="00E16BD0" w:rsidRPr="00881413">
        <w:rPr>
          <w:lang w:val="en-US"/>
        </w:rPr>
        <w:instrText>","</w:instrText>
      </w:r>
      <w:r w:rsidR="00E16BD0" w:rsidRPr="00E16BD0">
        <w:rPr>
          <w:lang w:val="en-US"/>
        </w:rPr>
        <w:instrText>given</w:instrText>
      </w:r>
      <w:r w:rsidR="00E16BD0" w:rsidRPr="00881413">
        <w:rPr>
          <w:lang w:val="en-US"/>
        </w:rPr>
        <w:instrText>":"</w:instrText>
      </w:r>
      <w:r w:rsidR="00E16BD0" w:rsidRPr="00E16BD0">
        <w:rPr>
          <w:lang w:val="en-US"/>
        </w:rPr>
        <w:instrText>Gabriella</w:instrText>
      </w:r>
      <w:r w:rsidR="00E16BD0" w:rsidRPr="00881413">
        <w:rPr>
          <w:lang w:val="en-US"/>
        </w:rPr>
        <w:instrText>","</w:instrText>
      </w:r>
      <w:r w:rsidR="00E16BD0" w:rsidRPr="00E16BD0">
        <w:rPr>
          <w:lang w:val="en-US"/>
        </w:rPr>
        <w:instrText>non</w:instrText>
      </w:r>
      <w:r w:rsidR="00E16BD0" w:rsidRPr="00881413">
        <w:rPr>
          <w:lang w:val="en-US"/>
        </w:rPr>
        <w:instrText>-</w:instrText>
      </w:r>
      <w:r w:rsidR="00E16BD0" w:rsidRPr="00E16BD0">
        <w:rPr>
          <w:lang w:val="en-US"/>
        </w:rPr>
        <w:instrText>dropping</w:instrText>
      </w:r>
      <w:r w:rsidR="00E16BD0" w:rsidRPr="00881413">
        <w:rPr>
          <w:lang w:val="en-US"/>
        </w:rPr>
        <w:instrText>-</w:instrText>
      </w:r>
      <w:r w:rsidR="00E16BD0" w:rsidRPr="00E16BD0">
        <w:rPr>
          <w:lang w:val="en-US"/>
        </w:rPr>
        <w:instrText>particle</w:instrText>
      </w:r>
      <w:r w:rsidR="00E16BD0" w:rsidRPr="00881413">
        <w:rPr>
          <w:lang w:val="en-US"/>
        </w:rPr>
        <w:instrText>":"","</w:instrText>
      </w:r>
      <w:r w:rsidR="00E16BD0" w:rsidRPr="00E16BD0">
        <w:rPr>
          <w:lang w:val="en-US"/>
        </w:rPr>
        <w:instrText>parse</w:instrText>
      </w:r>
      <w:r w:rsidR="00E16BD0" w:rsidRPr="00881413">
        <w:rPr>
          <w:lang w:val="en-US"/>
        </w:rPr>
        <w:instrText>-</w:instrText>
      </w:r>
      <w:r w:rsidR="00E16BD0" w:rsidRPr="00E16BD0">
        <w:rPr>
          <w:lang w:val="en-US"/>
        </w:rPr>
        <w:instrText>names</w:instrText>
      </w:r>
      <w:r w:rsidR="00E16BD0" w:rsidRPr="00881413">
        <w:rPr>
          <w:lang w:val="en-US"/>
        </w:rPr>
        <w:instrText>":</w:instrText>
      </w:r>
      <w:r w:rsidR="00E16BD0" w:rsidRPr="00E16BD0">
        <w:rPr>
          <w:lang w:val="en-US"/>
        </w:rPr>
        <w:instrText>false</w:instrText>
      </w:r>
      <w:r w:rsidR="00E16BD0" w:rsidRPr="00881413">
        <w:rPr>
          <w:lang w:val="en-US"/>
        </w:rPr>
        <w:instrText>,"</w:instrText>
      </w:r>
      <w:r w:rsidR="00E16BD0" w:rsidRPr="00E16BD0">
        <w:rPr>
          <w:lang w:val="en-US"/>
        </w:rPr>
        <w:instrText>suffix</w:instrText>
      </w:r>
      <w:r w:rsidR="00E16BD0" w:rsidRPr="00881413">
        <w:rPr>
          <w:lang w:val="en-US"/>
        </w:rPr>
        <w:instrText>":""}],"</w:instrText>
      </w:r>
      <w:r w:rsidR="00E16BD0" w:rsidRPr="00E16BD0">
        <w:rPr>
          <w:lang w:val="en-US"/>
        </w:rPr>
        <w:instrText>container</w:instrText>
      </w:r>
      <w:r w:rsidR="00E16BD0" w:rsidRPr="00881413">
        <w:rPr>
          <w:lang w:val="en-US"/>
        </w:rPr>
        <w:instrText>-</w:instrText>
      </w:r>
      <w:r w:rsidR="00E16BD0" w:rsidRPr="00E16BD0">
        <w:rPr>
          <w:lang w:val="en-US"/>
        </w:rPr>
        <w:instrText>title</w:instrText>
      </w:r>
      <w:r w:rsidR="00E16BD0" w:rsidRPr="00881413">
        <w:rPr>
          <w:lang w:val="en-US"/>
        </w:rPr>
        <w:instrText>":"</w:instrText>
      </w:r>
      <w:r w:rsidR="00E16BD0" w:rsidRPr="00E16BD0">
        <w:rPr>
          <w:lang w:val="en-US"/>
        </w:rPr>
        <w:instrText>Journal</w:instrText>
      </w:r>
      <w:r w:rsidR="00E16BD0" w:rsidRPr="00881413">
        <w:rPr>
          <w:lang w:val="en-US"/>
        </w:rPr>
        <w:instrText xml:space="preserve"> </w:instrText>
      </w:r>
      <w:r w:rsidR="00E16BD0" w:rsidRPr="00E16BD0">
        <w:rPr>
          <w:lang w:val="en-US"/>
        </w:rPr>
        <w:instrText>of</w:instrText>
      </w:r>
      <w:r w:rsidR="00E16BD0" w:rsidRPr="00881413">
        <w:rPr>
          <w:lang w:val="en-US"/>
        </w:rPr>
        <w:instrText xml:space="preserve"> </w:instrText>
      </w:r>
      <w:r w:rsidR="00E16BD0" w:rsidRPr="00E16BD0">
        <w:rPr>
          <w:lang w:val="en-US"/>
        </w:rPr>
        <w:instrText>Applied</w:instrText>
      </w:r>
      <w:r w:rsidR="00E16BD0" w:rsidRPr="00881413">
        <w:rPr>
          <w:lang w:val="en-US"/>
        </w:rPr>
        <w:instrText xml:space="preserve"> </w:instrText>
      </w:r>
      <w:r w:rsidR="00E16BD0" w:rsidRPr="00E16BD0">
        <w:rPr>
          <w:lang w:val="en-US"/>
        </w:rPr>
        <w:instrText>Crystallography</w:instrText>
      </w:r>
      <w:r w:rsidR="00E16BD0" w:rsidRPr="00881413">
        <w:rPr>
          <w:lang w:val="en-US"/>
        </w:rPr>
        <w:instrText>","</w:instrText>
      </w:r>
      <w:r w:rsidR="00E16BD0" w:rsidRPr="00E16BD0">
        <w:rPr>
          <w:lang w:val="en-US"/>
        </w:rPr>
        <w:instrText>id</w:instrText>
      </w:r>
      <w:r w:rsidR="00E16BD0" w:rsidRPr="00881413">
        <w:rPr>
          <w:lang w:val="en-US"/>
        </w:rPr>
        <w:instrText>":"</w:instrText>
      </w:r>
      <w:r w:rsidR="00E16BD0" w:rsidRPr="00E16BD0">
        <w:rPr>
          <w:lang w:val="en-US"/>
        </w:rPr>
        <w:instrText>ITEM</w:instrText>
      </w:r>
      <w:r w:rsidR="00E16BD0" w:rsidRPr="00881413">
        <w:rPr>
          <w:lang w:val="en-US"/>
        </w:rPr>
        <w:instrText>-1","</w:instrText>
      </w:r>
      <w:r w:rsidR="00E16BD0" w:rsidRPr="00E16BD0">
        <w:rPr>
          <w:lang w:val="en-US"/>
        </w:rPr>
        <w:instrText>issue</w:instrText>
      </w:r>
      <w:r w:rsidR="00E16BD0" w:rsidRPr="00881413">
        <w:rPr>
          <w:lang w:val="en-US"/>
        </w:rPr>
        <w:instrText>":"6","</w:instrText>
      </w:r>
      <w:r w:rsidR="00E16BD0" w:rsidRPr="00E16BD0">
        <w:rPr>
          <w:lang w:val="en-US"/>
        </w:rPr>
        <w:instrText>issued</w:instrText>
      </w:r>
      <w:r w:rsidR="00E16BD0" w:rsidRPr="00881413">
        <w:rPr>
          <w:lang w:val="en-US"/>
        </w:rPr>
        <w:instrText>":{"</w:instrText>
      </w:r>
      <w:r w:rsidR="00E16BD0" w:rsidRPr="00E16BD0">
        <w:rPr>
          <w:lang w:val="en-US"/>
        </w:rPr>
        <w:instrText>date</w:instrText>
      </w:r>
      <w:r w:rsidR="00E16BD0" w:rsidRPr="00881413">
        <w:rPr>
          <w:lang w:val="en-US"/>
        </w:rPr>
        <w:instrText>-</w:instrText>
      </w:r>
      <w:r w:rsidR="00E16BD0" w:rsidRPr="00E16BD0">
        <w:rPr>
          <w:lang w:val="en-US"/>
        </w:rPr>
        <w:instrText>parts</w:instrText>
      </w:r>
      <w:r w:rsidR="00E16BD0" w:rsidRPr="00881413">
        <w:rPr>
          <w:lang w:val="en-US"/>
        </w:rPr>
        <w:instrText>":[["2007","12","1"]]},"</w:instrText>
      </w:r>
      <w:r w:rsidR="00E16BD0" w:rsidRPr="00E16BD0">
        <w:rPr>
          <w:lang w:val="en-US"/>
        </w:rPr>
        <w:instrText>page</w:instrText>
      </w:r>
      <w:r w:rsidR="00E16BD0" w:rsidRPr="00881413">
        <w:rPr>
          <w:lang w:val="en-US"/>
        </w:rPr>
        <w:instrText>":"1174-1178","</w:instrText>
      </w:r>
      <w:r w:rsidR="00E16BD0" w:rsidRPr="00E16BD0">
        <w:rPr>
          <w:lang w:val="en-US"/>
        </w:rPr>
        <w:instrText>title</w:instrText>
      </w:r>
      <w:r w:rsidR="00E16BD0" w:rsidRPr="00881413">
        <w:rPr>
          <w:lang w:val="en-US"/>
        </w:rPr>
        <w:instrText>":"</w:instrText>
      </w:r>
      <w:r w:rsidR="00E16BD0" w:rsidRPr="00E16BD0">
        <w:rPr>
          <w:lang w:val="en-US"/>
        </w:rPr>
        <w:instrText>GenX</w:instrText>
      </w:r>
      <w:r w:rsidR="00E16BD0" w:rsidRPr="00881413">
        <w:rPr>
          <w:lang w:val="en-US"/>
        </w:rPr>
        <w:instrText xml:space="preserve"> : </w:instrText>
      </w:r>
      <w:r w:rsidR="00E16BD0" w:rsidRPr="00E16BD0">
        <w:rPr>
          <w:lang w:val="en-US"/>
        </w:rPr>
        <w:instrText>an</w:instrText>
      </w:r>
      <w:r w:rsidR="00E16BD0" w:rsidRPr="00881413">
        <w:rPr>
          <w:lang w:val="en-US"/>
        </w:rPr>
        <w:instrText xml:space="preserve"> </w:instrText>
      </w:r>
      <w:r w:rsidR="00E16BD0" w:rsidRPr="00E16BD0">
        <w:rPr>
          <w:lang w:val="en-US"/>
        </w:rPr>
        <w:instrText>extensible</w:instrText>
      </w:r>
      <w:r w:rsidR="00E16BD0" w:rsidRPr="00881413">
        <w:rPr>
          <w:lang w:val="en-US"/>
        </w:rPr>
        <w:instrText xml:space="preserve"> </w:instrText>
      </w:r>
      <w:r w:rsidR="00E16BD0" w:rsidRPr="00E16BD0">
        <w:rPr>
          <w:lang w:val="en-US"/>
        </w:rPr>
        <w:instrText>X</w:instrText>
      </w:r>
      <w:r w:rsidR="00E16BD0" w:rsidRPr="00881413">
        <w:rPr>
          <w:lang w:val="en-US"/>
        </w:rPr>
        <w:instrText>-</w:instrText>
      </w:r>
      <w:r w:rsidR="00E16BD0" w:rsidRPr="00E16BD0">
        <w:rPr>
          <w:lang w:val="en-US"/>
        </w:rPr>
        <w:instrText>ray</w:instrText>
      </w:r>
      <w:r w:rsidR="00E16BD0" w:rsidRPr="00881413">
        <w:rPr>
          <w:lang w:val="en-US"/>
        </w:rPr>
        <w:instrText xml:space="preserve"> </w:instrText>
      </w:r>
      <w:r w:rsidR="00E16BD0" w:rsidRPr="00E16BD0">
        <w:rPr>
          <w:lang w:val="en-US"/>
        </w:rPr>
        <w:instrText>reflectivity</w:instrText>
      </w:r>
      <w:r w:rsidR="00E16BD0" w:rsidRPr="00881413">
        <w:rPr>
          <w:lang w:val="en-US"/>
        </w:rPr>
        <w:instrText xml:space="preserve"> </w:instrText>
      </w:r>
      <w:r w:rsidR="00E16BD0" w:rsidRPr="00E16BD0">
        <w:rPr>
          <w:lang w:val="en-US"/>
        </w:rPr>
        <w:instrText>refinement</w:instrText>
      </w:r>
      <w:r w:rsidR="00E16BD0" w:rsidRPr="00881413">
        <w:rPr>
          <w:lang w:val="en-US"/>
        </w:rPr>
        <w:instrText xml:space="preserve"> </w:instrText>
      </w:r>
      <w:r w:rsidR="00E16BD0" w:rsidRPr="00E16BD0">
        <w:rPr>
          <w:lang w:val="en-US"/>
        </w:rPr>
        <w:instrText>program</w:instrText>
      </w:r>
      <w:r w:rsidR="00E16BD0" w:rsidRPr="00881413">
        <w:rPr>
          <w:lang w:val="en-US"/>
        </w:rPr>
        <w:instrText xml:space="preserve"> </w:instrText>
      </w:r>
      <w:r w:rsidR="00E16BD0" w:rsidRPr="00E16BD0">
        <w:rPr>
          <w:lang w:val="en-US"/>
        </w:rPr>
        <w:instrText>utilizing</w:instrText>
      </w:r>
      <w:r w:rsidR="00E16BD0" w:rsidRPr="00881413">
        <w:rPr>
          <w:lang w:val="en-US"/>
        </w:rPr>
        <w:instrText xml:space="preserve"> </w:instrText>
      </w:r>
      <w:r w:rsidR="00E16BD0" w:rsidRPr="00E16BD0">
        <w:rPr>
          <w:lang w:val="en-US"/>
        </w:rPr>
        <w:instrText>differential</w:instrText>
      </w:r>
      <w:r w:rsidR="00E16BD0" w:rsidRPr="00881413">
        <w:rPr>
          <w:lang w:val="en-US"/>
        </w:rPr>
        <w:instrText xml:space="preserve"> </w:instrText>
      </w:r>
      <w:r w:rsidR="00E16BD0" w:rsidRPr="00E16BD0">
        <w:rPr>
          <w:lang w:val="en-US"/>
        </w:rPr>
        <w:instrText>evolution</w:instrText>
      </w:r>
      <w:r w:rsidR="00E16BD0" w:rsidRPr="00881413">
        <w:rPr>
          <w:lang w:val="en-US"/>
        </w:rPr>
        <w:instrText>","</w:instrText>
      </w:r>
      <w:r w:rsidR="00E16BD0" w:rsidRPr="00E16BD0">
        <w:rPr>
          <w:lang w:val="en-US"/>
        </w:rPr>
        <w:instrText>type</w:instrText>
      </w:r>
      <w:r w:rsidR="00E16BD0" w:rsidRPr="00881413">
        <w:rPr>
          <w:lang w:val="en-US"/>
        </w:rPr>
        <w:instrText>":"</w:instrText>
      </w:r>
      <w:r w:rsidR="00E16BD0" w:rsidRPr="00E16BD0">
        <w:rPr>
          <w:lang w:val="en-US"/>
        </w:rPr>
        <w:instrText>article</w:instrText>
      </w:r>
      <w:r w:rsidR="00E16BD0" w:rsidRPr="00881413">
        <w:rPr>
          <w:lang w:val="en-US"/>
        </w:rPr>
        <w:instrText>-</w:instrText>
      </w:r>
      <w:r w:rsidR="00E16BD0" w:rsidRPr="00E16BD0">
        <w:rPr>
          <w:lang w:val="en-US"/>
        </w:rPr>
        <w:instrText>journal</w:instrText>
      </w:r>
      <w:r w:rsidR="00E16BD0" w:rsidRPr="00881413">
        <w:rPr>
          <w:lang w:val="en-US"/>
        </w:rPr>
        <w:instrText>","</w:instrText>
      </w:r>
      <w:r w:rsidR="00E16BD0" w:rsidRPr="00E16BD0">
        <w:rPr>
          <w:lang w:val="en-US"/>
        </w:rPr>
        <w:instrText>volume</w:instrText>
      </w:r>
      <w:r w:rsidR="00E16BD0" w:rsidRPr="00881413">
        <w:rPr>
          <w:lang w:val="en-US"/>
        </w:rPr>
        <w:instrText>":"40"},"</w:instrText>
      </w:r>
      <w:r w:rsidR="00E16BD0" w:rsidRPr="00E16BD0">
        <w:rPr>
          <w:lang w:val="en-US"/>
        </w:rPr>
        <w:instrText>uris</w:instrText>
      </w:r>
      <w:r w:rsidR="00E16BD0" w:rsidRPr="00881413">
        <w:rPr>
          <w:lang w:val="en-US"/>
        </w:rPr>
        <w:instrText>":["</w:instrText>
      </w:r>
      <w:r w:rsidR="00E16BD0" w:rsidRPr="00E16BD0">
        <w:rPr>
          <w:lang w:val="en-US"/>
        </w:rPr>
        <w:instrText>http</w:instrText>
      </w:r>
      <w:r w:rsidR="00E16BD0" w:rsidRPr="00881413">
        <w:rPr>
          <w:lang w:val="en-US"/>
        </w:rPr>
        <w:instrText>://</w:instrText>
      </w:r>
      <w:r w:rsidR="00E16BD0" w:rsidRPr="00E16BD0">
        <w:rPr>
          <w:lang w:val="en-US"/>
        </w:rPr>
        <w:instrText>www</w:instrText>
      </w:r>
      <w:r w:rsidR="00E16BD0" w:rsidRPr="00881413">
        <w:rPr>
          <w:lang w:val="en-US"/>
        </w:rPr>
        <w:instrText>.</w:instrText>
      </w:r>
      <w:r w:rsidR="00E16BD0" w:rsidRPr="00E16BD0">
        <w:rPr>
          <w:lang w:val="en-US"/>
        </w:rPr>
        <w:instrText>mendeley</w:instrText>
      </w:r>
      <w:r w:rsidR="00E16BD0" w:rsidRPr="00881413">
        <w:rPr>
          <w:lang w:val="en-US"/>
        </w:rPr>
        <w:instrText>.</w:instrText>
      </w:r>
      <w:r w:rsidR="00E16BD0" w:rsidRPr="00E16BD0">
        <w:rPr>
          <w:lang w:val="en-US"/>
        </w:rPr>
        <w:instrText>com</w:instrText>
      </w:r>
      <w:r w:rsidR="00E16BD0" w:rsidRPr="00881413">
        <w:rPr>
          <w:lang w:val="en-US"/>
        </w:rPr>
        <w:instrText>/</w:instrText>
      </w:r>
      <w:r w:rsidR="00E16BD0" w:rsidRPr="00E16BD0">
        <w:rPr>
          <w:lang w:val="en-US"/>
        </w:rPr>
        <w:instrText>documents</w:instrText>
      </w:r>
      <w:r w:rsidR="00E16BD0" w:rsidRPr="00881413">
        <w:rPr>
          <w:lang w:val="en-US"/>
        </w:rPr>
        <w:instrText>/?</w:instrText>
      </w:r>
      <w:r w:rsidR="00E16BD0" w:rsidRPr="00E16BD0">
        <w:rPr>
          <w:lang w:val="en-US"/>
        </w:rPr>
        <w:instrText>uuid</w:instrText>
      </w:r>
      <w:r w:rsidR="00E16BD0" w:rsidRPr="00881413">
        <w:rPr>
          <w:lang w:val="en-US"/>
        </w:rPr>
        <w:instrText>=13</w:instrText>
      </w:r>
      <w:r w:rsidR="00E16BD0" w:rsidRPr="00E16BD0">
        <w:rPr>
          <w:lang w:val="en-US"/>
        </w:rPr>
        <w:instrText>d</w:instrText>
      </w:r>
      <w:r w:rsidR="00E16BD0" w:rsidRPr="00881413">
        <w:rPr>
          <w:lang w:val="en-US"/>
        </w:rPr>
        <w:instrText>609</w:instrText>
      </w:r>
      <w:r w:rsidR="00E16BD0" w:rsidRPr="00E16BD0">
        <w:rPr>
          <w:lang w:val="en-US"/>
        </w:rPr>
        <w:instrText>fb</w:instrText>
      </w:r>
      <w:r w:rsidR="00E16BD0" w:rsidRPr="00881413">
        <w:rPr>
          <w:lang w:val="en-US"/>
        </w:rPr>
        <w:instrText>-</w:instrText>
      </w:r>
      <w:r w:rsidR="00E16BD0" w:rsidRPr="00E16BD0">
        <w:rPr>
          <w:lang w:val="en-US"/>
        </w:rPr>
        <w:instrText>f</w:instrText>
      </w:r>
      <w:r w:rsidR="00E16BD0" w:rsidRPr="00881413">
        <w:rPr>
          <w:lang w:val="en-US"/>
        </w:rPr>
        <w:instrText>576-4</w:instrText>
      </w:r>
      <w:r w:rsidR="00E16BD0" w:rsidRPr="00E16BD0">
        <w:rPr>
          <w:lang w:val="en-US"/>
        </w:rPr>
        <w:instrText>e</w:instrText>
      </w:r>
      <w:r w:rsidR="00E16BD0" w:rsidRPr="00881413">
        <w:rPr>
          <w:lang w:val="en-US"/>
        </w:rPr>
        <w:instrText>40-</w:instrText>
      </w:r>
      <w:r w:rsidR="00E16BD0" w:rsidRPr="00E16BD0">
        <w:rPr>
          <w:lang w:val="en-US"/>
        </w:rPr>
        <w:instrText>ad</w:instrText>
      </w:r>
      <w:r w:rsidR="00E16BD0" w:rsidRPr="00881413">
        <w:rPr>
          <w:lang w:val="en-US"/>
        </w:rPr>
        <w:instrText>06-9</w:instrText>
      </w:r>
      <w:r w:rsidR="00E16BD0" w:rsidRPr="00E16BD0">
        <w:rPr>
          <w:lang w:val="en-US"/>
        </w:rPr>
        <w:instrText>c</w:instrText>
      </w:r>
      <w:r w:rsidR="00E16BD0" w:rsidRPr="00881413">
        <w:rPr>
          <w:lang w:val="en-US"/>
        </w:rPr>
        <w:instrText>0</w:instrText>
      </w:r>
      <w:r w:rsidR="00E16BD0" w:rsidRPr="00E16BD0">
        <w:rPr>
          <w:lang w:val="en-US"/>
        </w:rPr>
        <w:instrText>e</w:instrText>
      </w:r>
      <w:r w:rsidR="00E16BD0" w:rsidRPr="00881413">
        <w:rPr>
          <w:lang w:val="en-US"/>
        </w:rPr>
        <w:instrText>752</w:instrText>
      </w:r>
      <w:r w:rsidR="00E16BD0" w:rsidRPr="00E16BD0">
        <w:rPr>
          <w:lang w:val="en-US"/>
        </w:rPr>
        <w:instrText>ce</w:instrText>
      </w:r>
      <w:r w:rsidR="00E16BD0" w:rsidRPr="00881413">
        <w:rPr>
          <w:lang w:val="en-US"/>
        </w:rPr>
        <w:instrText>7</w:instrText>
      </w:r>
      <w:r w:rsidR="00E16BD0" w:rsidRPr="00E16BD0">
        <w:rPr>
          <w:lang w:val="en-US"/>
        </w:rPr>
        <w:instrText>a</w:instrText>
      </w:r>
      <w:r w:rsidR="00E16BD0" w:rsidRPr="00881413">
        <w:rPr>
          <w:lang w:val="en-US"/>
        </w:rPr>
        <w:instrText>9"]}],"</w:instrText>
      </w:r>
      <w:r w:rsidR="00E16BD0" w:rsidRPr="00E16BD0">
        <w:rPr>
          <w:lang w:val="en-US"/>
        </w:rPr>
        <w:instrText>mendeley</w:instrText>
      </w:r>
      <w:r w:rsidR="00E16BD0" w:rsidRPr="00881413">
        <w:rPr>
          <w:lang w:val="en-US"/>
        </w:rPr>
        <w:instrText>":{"</w:instrText>
      </w:r>
      <w:r w:rsidR="00E16BD0" w:rsidRPr="00E16BD0">
        <w:rPr>
          <w:lang w:val="en-US"/>
        </w:rPr>
        <w:instrText>formattedCitation</w:instrText>
      </w:r>
      <w:r w:rsidR="00E16BD0" w:rsidRPr="00881413">
        <w:rPr>
          <w:lang w:val="en-US"/>
        </w:rPr>
        <w:instrText>":"[2]","</w:instrText>
      </w:r>
      <w:r w:rsidR="00E16BD0" w:rsidRPr="00E16BD0">
        <w:rPr>
          <w:lang w:val="en-US"/>
        </w:rPr>
        <w:instrText>plainTextFormattedCitation</w:instrText>
      </w:r>
      <w:r w:rsidR="00E16BD0" w:rsidRPr="00881413">
        <w:rPr>
          <w:lang w:val="en-US"/>
        </w:rPr>
        <w:instrText>":"[2]","</w:instrText>
      </w:r>
      <w:r w:rsidR="00E16BD0" w:rsidRPr="00E16BD0">
        <w:rPr>
          <w:lang w:val="en-US"/>
        </w:rPr>
        <w:instrText>previouslyFormattedCitation</w:instrText>
      </w:r>
      <w:r w:rsidR="00E16BD0" w:rsidRPr="00881413">
        <w:rPr>
          <w:lang w:val="en-US"/>
        </w:rPr>
        <w:instrText>":"[2]"},"</w:instrText>
      </w:r>
      <w:r w:rsidR="00E16BD0" w:rsidRPr="00E16BD0">
        <w:rPr>
          <w:lang w:val="en-US"/>
        </w:rPr>
        <w:instrText>properties</w:instrText>
      </w:r>
      <w:r w:rsidR="00E16BD0" w:rsidRPr="00881413">
        <w:rPr>
          <w:lang w:val="en-US"/>
        </w:rPr>
        <w:instrText>":{"</w:instrText>
      </w:r>
      <w:r w:rsidR="00E16BD0" w:rsidRPr="00E16BD0">
        <w:rPr>
          <w:lang w:val="en-US"/>
        </w:rPr>
        <w:instrText>noteIndex</w:instrText>
      </w:r>
      <w:r w:rsidR="00E16BD0" w:rsidRPr="00881413">
        <w:rPr>
          <w:lang w:val="en-US"/>
        </w:rPr>
        <w:instrText>":0},"</w:instrText>
      </w:r>
      <w:r w:rsidR="00E16BD0" w:rsidRPr="00E16BD0">
        <w:rPr>
          <w:lang w:val="en-US"/>
        </w:rPr>
        <w:instrText>schema</w:instrText>
      </w:r>
      <w:r w:rsidR="00E16BD0" w:rsidRPr="00881413">
        <w:rPr>
          <w:lang w:val="en-US"/>
        </w:rPr>
        <w:instrText>":"</w:instrText>
      </w:r>
      <w:r w:rsidR="00E16BD0" w:rsidRPr="00E16BD0">
        <w:rPr>
          <w:lang w:val="en-US"/>
        </w:rPr>
        <w:instrText>https</w:instrText>
      </w:r>
      <w:r w:rsidR="00E16BD0" w:rsidRPr="00881413">
        <w:rPr>
          <w:lang w:val="en-US"/>
        </w:rPr>
        <w:instrText>://</w:instrText>
      </w:r>
      <w:r w:rsidR="00E16BD0" w:rsidRPr="00E16BD0">
        <w:rPr>
          <w:lang w:val="en-US"/>
        </w:rPr>
        <w:instrText>github</w:instrText>
      </w:r>
      <w:r w:rsidR="00E16BD0" w:rsidRPr="00881413">
        <w:rPr>
          <w:lang w:val="en-US"/>
        </w:rPr>
        <w:instrText>.</w:instrText>
      </w:r>
      <w:r w:rsidR="00E16BD0" w:rsidRPr="00E16BD0">
        <w:rPr>
          <w:lang w:val="en-US"/>
        </w:rPr>
        <w:instrText>com</w:instrText>
      </w:r>
      <w:r w:rsidR="00E16BD0" w:rsidRPr="00881413">
        <w:rPr>
          <w:lang w:val="en-US"/>
        </w:rPr>
        <w:instrText>/</w:instrText>
      </w:r>
      <w:r w:rsidR="00E16BD0" w:rsidRPr="00E16BD0">
        <w:rPr>
          <w:lang w:val="en-US"/>
        </w:rPr>
        <w:instrText>citation</w:instrText>
      </w:r>
      <w:r w:rsidR="00E16BD0" w:rsidRPr="00881413">
        <w:rPr>
          <w:lang w:val="en-US"/>
        </w:rPr>
        <w:instrText>-</w:instrText>
      </w:r>
      <w:r w:rsidR="00E16BD0" w:rsidRPr="00E16BD0">
        <w:rPr>
          <w:lang w:val="en-US"/>
        </w:rPr>
        <w:instrText>style</w:instrText>
      </w:r>
      <w:r w:rsidR="00E16BD0" w:rsidRPr="00881413">
        <w:rPr>
          <w:lang w:val="en-US"/>
        </w:rPr>
        <w:instrText>-</w:instrText>
      </w:r>
      <w:r w:rsidR="00E16BD0" w:rsidRPr="00E16BD0">
        <w:rPr>
          <w:lang w:val="en-US"/>
        </w:rPr>
        <w:instrText>language</w:instrText>
      </w:r>
      <w:r w:rsidR="00E16BD0" w:rsidRPr="00881413">
        <w:rPr>
          <w:lang w:val="en-US"/>
        </w:rPr>
        <w:instrText>/</w:instrText>
      </w:r>
      <w:r w:rsidR="00E16BD0" w:rsidRPr="00E16BD0">
        <w:rPr>
          <w:lang w:val="en-US"/>
        </w:rPr>
        <w:instrText>schema</w:instrText>
      </w:r>
      <w:r w:rsidR="00E16BD0" w:rsidRPr="00881413">
        <w:rPr>
          <w:lang w:val="en-US"/>
        </w:rPr>
        <w:instrText>/</w:instrText>
      </w:r>
      <w:r w:rsidR="00E16BD0" w:rsidRPr="00E16BD0">
        <w:rPr>
          <w:lang w:val="en-US"/>
        </w:rPr>
        <w:instrText>raw</w:instrText>
      </w:r>
      <w:r w:rsidR="00E16BD0" w:rsidRPr="00881413">
        <w:rPr>
          <w:lang w:val="en-US"/>
        </w:rPr>
        <w:instrText>/</w:instrText>
      </w:r>
      <w:r w:rsidR="00E16BD0" w:rsidRPr="00E16BD0">
        <w:rPr>
          <w:lang w:val="en-US"/>
        </w:rPr>
        <w:instrText>master</w:instrText>
      </w:r>
      <w:r w:rsidR="00E16BD0" w:rsidRPr="00881413">
        <w:rPr>
          <w:lang w:val="en-US"/>
        </w:rPr>
        <w:instrText>/</w:instrText>
      </w:r>
      <w:r w:rsidR="00E16BD0" w:rsidRPr="00E16BD0">
        <w:rPr>
          <w:lang w:val="en-US"/>
        </w:rPr>
        <w:instrText>csl</w:instrText>
      </w:r>
      <w:r w:rsidR="00E16BD0" w:rsidRPr="00881413">
        <w:rPr>
          <w:lang w:val="en-US"/>
        </w:rPr>
        <w:instrText>-</w:instrText>
      </w:r>
      <w:r w:rsidR="00E16BD0" w:rsidRPr="00E16BD0">
        <w:rPr>
          <w:lang w:val="en-US"/>
        </w:rPr>
        <w:instrText>citation</w:instrText>
      </w:r>
      <w:r w:rsidR="00E16BD0" w:rsidRPr="00881413">
        <w:rPr>
          <w:lang w:val="en-US"/>
        </w:rPr>
        <w:instrText>.</w:instrText>
      </w:r>
      <w:r w:rsidR="00E16BD0" w:rsidRPr="00E16BD0">
        <w:rPr>
          <w:lang w:val="en-US"/>
        </w:rPr>
        <w:instrText>json</w:instrText>
      </w:r>
      <w:r w:rsidR="00E16BD0" w:rsidRPr="00881413">
        <w:rPr>
          <w:lang w:val="en-US"/>
        </w:rPr>
        <w:instrText>"}</w:instrText>
      </w:r>
      <w:r w:rsidR="00E16BD0">
        <w:fldChar w:fldCharType="separate"/>
      </w:r>
      <w:r w:rsidR="00E16BD0" w:rsidRPr="00881413">
        <w:rPr>
          <w:noProof/>
          <w:lang w:val="en-US"/>
        </w:rPr>
        <w:t>[2]</w:t>
      </w:r>
      <w:r w:rsidR="00E16BD0">
        <w:fldChar w:fldCharType="end"/>
      </w:r>
      <w:r w:rsidR="00E16BD0" w:rsidRPr="00881413">
        <w:rPr>
          <w:lang w:val="en-US"/>
        </w:rPr>
        <w:t>)</w:t>
      </w:r>
      <w:r w:rsidR="009B73E0" w:rsidRPr="00881413">
        <w:rPr>
          <w:lang w:val="en-US"/>
        </w:rPr>
        <w:t xml:space="preserve">, </w:t>
      </w:r>
      <w:r w:rsidR="009B73E0" w:rsidRPr="009B73E0">
        <w:rPr>
          <w:lang w:val="en-US"/>
        </w:rPr>
        <w:t>REFLEX</w:t>
      </w:r>
      <w:r w:rsidR="009B73E0" w:rsidRPr="00E16BD0">
        <w:rPr>
          <w:lang w:val="en-US"/>
        </w:rPr>
        <w:t xml:space="preserve"> (</w:t>
      </w:r>
      <w:hyperlink r:id="rId10" w:history="1">
        <w:r w:rsidR="009B73E0" w:rsidRPr="00E16BD0">
          <w:rPr>
            <w:rStyle w:val="Hyperlink"/>
            <w:lang w:val="en-US"/>
          </w:rPr>
          <w:t>http://reflex.irdl.fr/Reflex/reflex.html</w:t>
        </w:r>
      </w:hyperlink>
      <w:r w:rsidR="00E16BD0">
        <w:rPr>
          <w:lang w:val="en-US"/>
        </w:rPr>
        <w:t>,</w:t>
      </w:r>
      <w:r w:rsidR="00E16BD0">
        <w:rPr>
          <w:lang w:val="en-US"/>
        </w:rPr>
        <w:fldChar w:fldCharType="begin" w:fldLock="1"/>
      </w:r>
      <w:r w:rsidR="00E16BD0">
        <w:rPr>
          <w:lang w:val="en-US"/>
        </w:rPr>
        <w:instrText>ADDIN CSL_CITATION {"citationItems":[{"id":"ITEM-1","itemData":{"DOI":"10.1107/S1600576718018186","ISSN":"1600-5767","abstract":"The use of X-ray and neutron reflectivity has been generalized worldwide for scientists who want to determine specific physical properties (such as electron-density profile, scattering-length density, roughness and thickness) of films less than 200 nm thick deposited on a substrate. This paper describes a freeware program named REFLEX , which is a standalone program dedicated to the simulation and analysis of X-ray and neutron reflectivity from multilayers. This program was first written two decades ago and has been constantly improved since, but never published until now. The latest version of REFLEX covers generalized types of calculation of reflectivity curves including both neutron and X-ray reflectivity. In the case of X-rays, the program can deal with both s and p polarization, which is quite important in the soft X-ray region where the two polarizations can yield different results. Neutron reflectivity is calculated within the framework of non-spin-polarized neutrons. REFLEX has also been designed to include any type of fluid (such as supercritical CO 2 ) on top of the analysed film and includes corrections of the footprint effect for analysis on an absolute scale.","author":[{"dropping-particle":"","family":"Vignaud","given":"Guillaume","non-dropping-particle":"","parse-names":false,"suffix":""},{"dropping-particle":"","family":"Gibaud","given":"Alain","non-dropping-particle":"","parse-names":false,"suffix":""}],"container-title":"Journal of Applied Crystallography","id":"ITEM-1","issue":"1","issued":{"date-parts":[["2019","2","1"]]},"page":"201-213","publisher":"International Union of Crystallography","title":"REFLEX : a program for the analysis of specular X-ray and neutron reflectivity data","type":"article-journal","volume":"52"},"uris":["http://www.mendeley.com/documents/?uuid=4a4bba7d-734d-4002-84a2-7505c9887c4e"]}],"mendeley":{"formattedCitation":"[3]","plainTextFormattedCitation":"[3]","previouslyFormattedCitation":"[3]"},"properties":{"noteIndex":0},"schema":"https://github.com/citation-style-language/schema/raw/master/csl-citation.json"}</w:instrText>
      </w:r>
      <w:r w:rsidR="00E16BD0">
        <w:rPr>
          <w:lang w:val="en-US"/>
        </w:rPr>
        <w:fldChar w:fldCharType="separate"/>
      </w:r>
      <w:r w:rsidR="00E16BD0" w:rsidRPr="00E16BD0">
        <w:rPr>
          <w:noProof/>
          <w:lang w:val="en-US"/>
        </w:rPr>
        <w:t>[3]</w:t>
      </w:r>
      <w:r w:rsidR="00E16BD0">
        <w:rPr>
          <w:lang w:val="en-US"/>
        </w:rPr>
        <w:fldChar w:fldCharType="end"/>
      </w:r>
      <w:r w:rsidR="00E16BD0">
        <w:rPr>
          <w:lang w:val="en-US"/>
        </w:rPr>
        <w:t>)</w:t>
      </w:r>
      <w:r w:rsidR="009B73E0" w:rsidRPr="00E16BD0">
        <w:rPr>
          <w:lang w:val="en-US"/>
        </w:rPr>
        <w:t xml:space="preserve">, </w:t>
      </w:r>
      <w:r w:rsidRPr="00E16BD0">
        <w:rPr>
          <w:lang w:val="en-US"/>
        </w:rPr>
        <w:t xml:space="preserve"> </w:t>
      </w:r>
      <w:r w:rsidR="009B73E0" w:rsidRPr="00E16BD0">
        <w:rPr>
          <w:lang w:val="en-US"/>
        </w:rPr>
        <w:t>BornAgain  (</w:t>
      </w:r>
      <w:hyperlink r:id="rId11" w:history="1">
        <w:r w:rsidR="009B73E0" w:rsidRPr="00E16BD0">
          <w:rPr>
            <w:rStyle w:val="Hyperlink"/>
            <w:lang w:val="en-US"/>
          </w:rPr>
          <w:t>https://www.bornagainproject.org</w:t>
        </w:r>
      </w:hyperlink>
      <w:r w:rsidR="00E16BD0">
        <w:rPr>
          <w:lang w:val="en-US"/>
        </w:rPr>
        <w:t>,</w:t>
      </w:r>
      <w:r w:rsidR="00E16BD0">
        <w:rPr>
          <w:lang w:val="en-US"/>
        </w:rPr>
        <w:fldChar w:fldCharType="begin" w:fldLock="1"/>
      </w:r>
      <w:r w:rsidR="000704EE">
        <w:rPr>
          <w:lang w:val="en-US"/>
        </w:rPr>
        <w:instrText>ADDIN CSL_CITATION {"citationItems":[{"id":"ITEM-1","itemData":{"author":[{"dropping-particle":"","family":"Durniak","given":"C.","non-dropping-particle":"","parse-names":false,"suffix":""},{"dropping-particle":"","family":"Ganeva","given":"M.","non-dropping-particle":"","parse-names":false,"suffix":""},{"dropping-particle":"","family":"Pospelov","given":"G.","non-dropping-particle":"","parse-names":false,"suffix":""},{"dropping-particle":"Van","family":"Herck","given":"W.","non-dropping-particle":"","parse-names":false,"suffix":""},{"dropping-particle":"","family":"Wuttke","given":"J.","non-dropping-particle":"","parse-names":false,"suffix":""},{"dropping-particle":"","family":"Yurov","given":"D.","non-dropping-particle":"","parse-names":false,"suffix":""}],"container-title":"http://www.bornagainproject.org","id":"ITEM-1","issued":{"date-parts":[["0"]]},"title":"BornAgain — Software for simulating and fitting X-ray and neutron small-angle scattering at grazing incidence","type":"article-journal"},"uris":["http://www.mendeley.com/documents/?uuid=c3b52dd6-71f0-4bd5-a4f0-cfb5ea32db74"]}],"mendeley":{"formattedCitation":"[4]","plainTextFormattedCitation":"[4]","previouslyFormattedCitation":"[4]"},"properties":{"noteIndex":0},"schema":"https://github.com/citation-style-language/schema/raw/master/csl-citation.json"}</w:instrText>
      </w:r>
      <w:r w:rsidR="00E16BD0">
        <w:rPr>
          <w:lang w:val="en-US"/>
        </w:rPr>
        <w:fldChar w:fldCharType="separate"/>
      </w:r>
      <w:r w:rsidR="00E16BD0" w:rsidRPr="00E16BD0">
        <w:rPr>
          <w:noProof/>
          <w:lang w:val="en-US"/>
        </w:rPr>
        <w:t>[4]</w:t>
      </w:r>
      <w:r w:rsidR="00E16BD0">
        <w:rPr>
          <w:lang w:val="en-US"/>
        </w:rPr>
        <w:fldChar w:fldCharType="end"/>
      </w:r>
      <w:r w:rsidR="00E16BD0">
        <w:rPr>
          <w:lang w:val="en-US"/>
        </w:rPr>
        <w:t>)</w:t>
      </w:r>
      <w:r w:rsidR="009B73E0" w:rsidRPr="00E16BD0">
        <w:rPr>
          <w:lang w:val="en-US"/>
        </w:rPr>
        <w:t xml:space="preserve">. </w:t>
      </w:r>
      <w:r w:rsidR="009B73E0">
        <w:t>Среди</w:t>
      </w:r>
      <w:r w:rsidR="009B73E0" w:rsidRPr="00881413">
        <w:rPr>
          <w:lang w:val="en-US"/>
        </w:rPr>
        <w:t xml:space="preserve"> </w:t>
      </w:r>
      <w:r w:rsidR="009B73E0">
        <w:t>перечисленных</w:t>
      </w:r>
      <w:r w:rsidR="009B73E0" w:rsidRPr="00881413">
        <w:rPr>
          <w:lang w:val="en-US"/>
        </w:rPr>
        <w:t xml:space="preserve"> </w:t>
      </w:r>
      <w:r w:rsidR="009B73E0">
        <w:t>инструментов</w:t>
      </w:r>
      <w:r w:rsidR="009B73E0" w:rsidRPr="00881413">
        <w:rPr>
          <w:lang w:val="en-US"/>
        </w:rPr>
        <w:t xml:space="preserve"> </w:t>
      </w:r>
      <w:r w:rsidR="009B73E0">
        <w:t>наиболее</w:t>
      </w:r>
      <w:r w:rsidR="009B73E0" w:rsidRPr="00881413">
        <w:rPr>
          <w:lang w:val="en-US"/>
        </w:rPr>
        <w:t xml:space="preserve"> </w:t>
      </w:r>
      <w:r w:rsidR="009B73E0">
        <w:t>широкой</w:t>
      </w:r>
      <w:r w:rsidR="009B73E0" w:rsidRPr="00881413">
        <w:rPr>
          <w:lang w:val="en-US"/>
        </w:rPr>
        <w:t xml:space="preserve"> </w:t>
      </w:r>
      <w:r w:rsidR="009B73E0">
        <w:t>функциональностью</w:t>
      </w:r>
      <w:r w:rsidR="009B73E0" w:rsidRPr="00881413">
        <w:rPr>
          <w:lang w:val="en-US"/>
        </w:rPr>
        <w:t xml:space="preserve"> </w:t>
      </w:r>
      <w:r w:rsidR="009B73E0">
        <w:t>обладает</w:t>
      </w:r>
      <w:r w:rsidR="009B73E0" w:rsidRPr="00881413">
        <w:rPr>
          <w:lang w:val="en-US"/>
        </w:rPr>
        <w:t xml:space="preserve"> BornAgain</w:t>
      </w:r>
      <w:r w:rsidR="00C745D3" w:rsidRPr="00881413">
        <w:rPr>
          <w:lang w:val="en-US"/>
        </w:rPr>
        <w:t xml:space="preserve">, </w:t>
      </w:r>
      <w:r w:rsidR="00C745D3">
        <w:t>но</w:t>
      </w:r>
      <w:r w:rsidR="00C745D3" w:rsidRPr="00881413">
        <w:rPr>
          <w:lang w:val="en-US"/>
        </w:rPr>
        <w:t xml:space="preserve">, </w:t>
      </w:r>
      <w:r w:rsidR="00C745D3">
        <w:t>пожалуй</w:t>
      </w:r>
      <w:r w:rsidR="003B16FC" w:rsidRPr="00881413">
        <w:rPr>
          <w:lang w:val="en-US"/>
        </w:rPr>
        <w:t>,</w:t>
      </w:r>
      <w:r w:rsidR="00C745D3" w:rsidRPr="00881413">
        <w:rPr>
          <w:lang w:val="en-US"/>
        </w:rPr>
        <w:t xml:space="preserve"> </w:t>
      </w:r>
      <w:r w:rsidR="00C745D3">
        <w:t>самая</w:t>
      </w:r>
      <w:r w:rsidR="00C745D3" w:rsidRPr="00881413">
        <w:rPr>
          <w:lang w:val="en-US"/>
        </w:rPr>
        <w:t xml:space="preserve"> </w:t>
      </w:r>
      <w:r w:rsidR="00C745D3">
        <w:t>известная</w:t>
      </w:r>
      <w:r w:rsidR="00C745D3" w:rsidRPr="00881413">
        <w:rPr>
          <w:lang w:val="en-US"/>
        </w:rPr>
        <w:t xml:space="preserve"> </w:t>
      </w:r>
      <w:r w:rsidR="00C745D3">
        <w:t>и</w:t>
      </w:r>
      <w:r w:rsidR="00C745D3" w:rsidRPr="00881413">
        <w:rPr>
          <w:lang w:val="en-US"/>
        </w:rPr>
        <w:t xml:space="preserve"> </w:t>
      </w:r>
      <w:r w:rsidR="00C745D3">
        <w:t>наиболее</w:t>
      </w:r>
      <w:r w:rsidR="00C745D3" w:rsidRPr="00881413">
        <w:rPr>
          <w:lang w:val="en-US"/>
        </w:rPr>
        <w:t xml:space="preserve"> </w:t>
      </w:r>
      <w:r w:rsidR="00C745D3">
        <w:t>массово</w:t>
      </w:r>
      <w:r w:rsidR="00C745D3" w:rsidRPr="00881413">
        <w:rPr>
          <w:lang w:val="en-US"/>
        </w:rPr>
        <w:t xml:space="preserve"> </w:t>
      </w:r>
      <w:r w:rsidR="00C745D3">
        <w:t>используемая</w:t>
      </w:r>
      <w:r w:rsidR="00C745D3" w:rsidRPr="00881413">
        <w:rPr>
          <w:lang w:val="en-US"/>
        </w:rPr>
        <w:t xml:space="preserve"> </w:t>
      </w:r>
      <w:r w:rsidR="003B16FC">
        <w:t>для</w:t>
      </w:r>
      <w:r w:rsidR="003B16FC" w:rsidRPr="00881413">
        <w:rPr>
          <w:lang w:val="en-US"/>
        </w:rPr>
        <w:t xml:space="preserve"> </w:t>
      </w:r>
      <w:r w:rsidR="003B16FC">
        <w:t>разработки</w:t>
      </w:r>
      <w:r w:rsidR="003B16FC" w:rsidRPr="00881413">
        <w:rPr>
          <w:lang w:val="en-US"/>
        </w:rPr>
        <w:t xml:space="preserve"> </w:t>
      </w:r>
      <w:r w:rsidR="003B16FC">
        <w:t>и</w:t>
      </w:r>
      <w:r w:rsidR="003B16FC" w:rsidRPr="00881413">
        <w:rPr>
          <w:lang w:val="en-US"/>
        </w:rPr>
        <w:t xml:space="preserve"> </w:t>
      </w:r>
      <w:r w:rsidR="003B16FC">
        <w:t>диагностики</w:t>
      </w:r>
      <w:r w:rsidR="003B16FC" w:rsidRPr="00881413">
        <w:rPr>
          <w:lang w:val="en-US"/>
        </w:rPr>
        <w:t xml:space="preserve"> </w:t>
      </w:r>
      <w:r w:rsidR="003B16FC">
        <w:t>рентгенооптических</w:t>
      </w:r>
      <w:r w:rsidR="003B16FC" w:rsidRPr="00881413">
        <w:rPr>
          <w:lang w:val="en-US"/>
        </w:rPr>
        <w:t xml:space="preserve"> </w:t>
      </w:r>
      <w:r w:rsidR="003B16FC">
        <w:t>покрытий</w:t>
      </w:r>
      <w:r w:rsidR="003B16FC" w:rsidRPr="00881413">
        <w:rPr>
          <w:lang w:val="en-US"/>
        </w:rPr>
        <w:t xml:space="preserve"> </w:t>
      </w:r>
      <w:r w:rsidR="003B16FC">
        <w:t>и</w:t>
      </w:r>
      <w:r w:rsidR="003B16FC" w:rsidRPr="00881413">
        <w:rPr>
          <w:lang w:val="en-US"/>
        </w:rPr>
        <w:t xml:space="preserve"> </w:t>
      </w:r>
      <w:r w:rsidR="003B16FC">
        <w:t>свободновисящих</w:t>
      </w:r>
      <w:r w:rsidR="003B16FC" w:rsidRPr="00881413">
        <w:rPr>
          <w:lang w:val="en-US"/>
        </w:rPr>
        <w:t xml:space="preserve"> </w:t>
      </w:r>
      <w:r w:rsidR="003B16FC">
        <w:t>структур</w:t>
      </w:r>
      <w:r w:rsidR="003B16FC" w:rsidRPr="00881413">
        <w:rPr>
          <w:lang w:val="en-US"/>
        </w:rPr>
        <w:t xml:space="preserve"> – </w:t>
      </w:r>
      <w:r w:rsidR="003B16FC">
        <w:t>это</w:t>
      </w:r>
      <w:r w:rsidR="003B16FC" w:rsidRPr="00881413">
        <w:rPr>
          <w:lang w:val="en-US"/>
        </w:rPr>
        <w:t xml:space="preserve"> </w:t>
      </w:r>
      <w:r w:rsidR="003B16FC">
        <w:rPr>
          <w:lang w:val="en-US"/>
        </w:rPr>
        <w:t>IMD</w:t>
      </w:r>
      <w:r w:rsidR="003B16FC" w:rsidRPr="00881413">
        <w:rPr>
          <w:lang w:val="en-US"/>
        </w:rPr>
        <w:t xml:space="preserve">. </w:t>
      </w:r>
      <w:r w:rsidR="003B16FC">
        <w:t xml:space="preserve">За более чем 20 лет она стала </w:t>
      </w:r>
      <w:r w:rsidR="00882A65">
        <w:t>фак</w:t>
      </w:r>
      <w:r w:rsidR="00346AF3">
        <w:t xml:space="preserve">тически </w:t>
      </w:r>
      <w:r w:rsidR="00346AF3">
        <w:lastRenderedPageBreak/>
        <w:t>стандартным инструментом в рентгеновской оптике.</w:t>
      </w:r>
      <w:r w:rsidR="00B824EE">
        <w:t xml:space="preserve"> Именно её </w:t>
      </w:r>
      <w:r w:rsidR="008C4872">
        <w:t>интерфейс и функциональные возможности</w:t>
      </w:r>
      <w:r w:rsidR="00B824EE">
        <w:t xml:space="preserve"> я взял за эталон и </w:t>
      </w:r>
      <w:r w:rsidR="00972B88">
        <w:t>адаптировал для ряда задач.</w:t>
      </w:r>
    </w:p>
    <w:p w14:paraId="7CD29775" w14:textId="77777777" w:rsidR="007846B5" w:rsidRDefault="0033191C" w:rsidP="000704EE">
      <w:pPr>
        <w:pStyle w:val="ListParagraph"/>
        <w:spacing w:before="120" w:line="360" w:lineRule="auto"/>
        <w:ind w:left="0"/>
        <w:contextualSpacing w:val="0"/>
        <w:jc w:val="both"/>
      </w:pPr>
      <w:r>
        <w:rPr>
          <w:lang w:val="en-US"/>
        </w:rPr>
        <w:t>Multifitting</w:t>
      </w:r>
      <w:r w:rsidRPr="00A94A4D">
        <w:t xml:space="preserve"> </w:t>
      </w:r>
      <w:r w:rsidR="00A94A4D">
        <w:t>обладает интерфейсом, специально предназначенным для быстрого изменения параметров структуры и мгновенного отображения результатов. Это важно при рефлектометрической диагностике образцов</w:t>
      </w:r>
      <w:r w:rsidR="00E5374C">
        <w:t>, когда модель структуры точно не известна, и требуется вручную рассмотреть множество вариантов.</w:t>
      </w:r>
      <w:r w:rsidR="00A94A4D">
        <w:t xml:space="preserve"> </w:t>
      </w:r>
      <w:r w:rsidR="00E5374C">
        <w:t xml:space="preserve">При </w:t>
      </w:r>
      <w:r w:rsidR="001C6577">
        <w:t>частом</w:t>
      </w:r>
      <w:r w:rsidR="00E5374C">
        <w:t xml:space="preserve"> решении подобных задач вопросы эргономики интерфейса выходят на передний план (при наличии требуемой функциональности, разумеется), поэтому </w:t>
      </w:r>
      <w:r w:rsidR="004D5862">
        <w:rPr>
          <w:lang w:val="en-US"/>
        </w:rPr>
        <w:t>Multifitting</w:t>
      </w:r>
      <w:r w:rsidR="004D5862" w:rsidRPr="00A94A4D">
        <w:t xml:space="preserve"> </w:t>
      </w:r>
      <w:r w:rsidR="00E5374C">
        <w:t xml:space="preserve">рекомендуется всем, кто занимается рентгеновской диагностикой </w:t>
      </w:r>
      <w:r w:rsidR="00C93F92">
        <w:t>тонких пленок и в особенности – тем, кто делает это регулярно.</w:t>
      </w:r>
    </w:p>
    <w:p w14:paraId="36095027" w14:textId="77777777" w:rsidR="000704EE" w:rsidRPr="00AF7ED0" w:rsidRDefault="000704EE" w:rsidP="000704EE">
      <w:pPr>
        <w:pStyle w:val="ListParagraph"/>
        <w:spacing w:before="120" w:line="360" w:lineRule="auto"/>
        <w:ind w:left="0"/>
        <w:contextualSpacing w:val="0"/>
        <w:jc w:val="both"/>
      </w:pPr>
      <w:r>
        <w:t xml:space="preserve">Базовая информация о </w:t>
      </w:r>
      <w:r>
        <w:rPr>
          <w:lang w:val="en-US"/>
        </w:rPr>
        <w:t>Multifitting</w:t>
      </w:r>
      <w:r w:rsidRPr="000704EE">
        <w:t xml:space="preserve"> </w:t>
      </w:r>
      <w:r>
        <w:t xml:space="preserve">опубликована в </w:t>
      </w:r>
      <w:r w:rsidR="00AF7ED0">
        <w:t xml:space="preserve">журнале Journal </w:t>
      </w:r>
      <w:proofErr w:type="spellStart"/>
      <w:r w:rsidR="00AF7ED0">
        <w:t>of</w:t>
      </w:r>
      <w:proofErr w:type="spellEnd"/>
      <w:r w:rsidR="00AF7ED0">
        <w:t xml:space="preserve"> </w:t>
      </w:r>
      <w:proofErr w:type="spellStart"/>
      <w:r w:rsidR="00AF7ED0">
        <w:t>Applied</w:t>
      </w:r>
      <w:proofErr w:type="spellEnd"/>
      <w:r w:rsidR="00AF7ED0">
        <w:t xml:space="preserve"> </w:t>
      </w:r>
      <w:proofErr w:type="spellStart"/>
      <w:r w:rsidR="00AF7ED0">
        <w:t>Crystallography</w:t>
      </w:r>
      <w:proofErr w:type="spellEnd"/>
      <w:r w:rsidR="00AF7ED0">
        <w:t xml:space="preserve"> </w:t>
      </w:r>
      <w:r>
        <w:fldChar w:fldCharType="begin" w:fldLock="1"/>
      </w:r>
      <w: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5]","plainTextFormattedCitation":"[5]"},"properties":{"noteIndex":0},"schema":"https://github.com/citation-style-language/schema/raw/master/csl-citation.json"}</w:instrText>
      </w:r>
      <w:r>
        <w:fldChar w:fldCharType="separate"/>
      </w:r>
      <w:r w:rsidRPr="000704EE">
        <w:rPr>
          <w:noProof/>
        </w:rPr>
        <w:t>[5]</w:t>
      </w:r>
      <w:r>
        <w:fldChar w:fldCharType="end"/>
      </w:r>
      <w:r w:rsidR="00AF7ED0">
        <w:t xml:space="preserve">. При публикации ваших результатов, полученных с помощью </w:t>
      </w:r>
      <w:r w:rsidR="00AF7ED0">
        <w:rPr>
          <w:lang w:val="en-US"/>
        </w:rPr>
        <w:t>Multifitting</w:t>
      </w:r>
      <w:r w:rsidR="00A03DC2">
        <w:t>,</w:t>
      </w:r>
      <w:r w:rsidR="00AF7ED0">
        <w:t xml:space="preserve"> просьба ссылаться на эту статью.</w:t>
      </w:r>
    </w:p>
    <w:p w14:paraId="1E54AA55" w14:textId="77777777" w:rsidR="00C93F92" w:rsidRDefault="00C93F92" w:rsidP="007846B5">
      <w:pPr>
        <w:pStyle w:val="ListParagraph"/>
        <w:spacing w:line="360" w:lineRule="auto"/>
        <w:ind w:left="0" w:firstLine="567"/>
        <w:jc w:val="both"/>
      </w:pPr>
    </w:p>
    <w:p w14:paraId="31174144" w14:textId="77777777" w:rsidR="00350D83" w:rsidRPr="00DB4D86" w:rsidRDefault="00350D83" w:rsidP="00FC23AE">
      <w:pPr>
        <w:pStyle w:val="ListParagraph"/>
        <w:spacing w:line="360" w:lineRule="auto"/>
        <w:ind w:left="567"/>
        <w:jc w:val="both"/>
        <w:outlineLvl w:val="0"/>
        <w:rPr>
          <w:b/>
          <w:sz w:val="28"/>
        </w:rPr>
      </w:pPr>
      <w:bookmarkStart w:id="1" w:name="_Toc22208622"/>
      <w:r w:rsidRPr="00DB4D86">
        <w:rPr>
          <w:b/>
          <w:sz w:val="28"/>
        </w:rPr>
        <w:t>Установка</w:t>
      </w:r>
      <w:r w:rsidR="00DB4D86" w:rsidRPr="00DB4D86">
        <w:rPr>
          <w:b/>
          <w:sz w:val="28"/>
        </w:rPr>
        <w:t xml:space="preserve"> и запуск</w:t>
      </w:r>
      <w:bookmarkEnd w:id="1"/>
    </w:p>
    <w:p w14:paraId="642FA4FE" w14:textId="77777777" w:rsidR="00FC7C04" w:rsidRPr="003605A1" w:rsidRDefault="00FC7C04" w:rsidP="00E81ED3">
      <w:pPr>
        <w:spacing w:line="360" w:lineRule="auto"/>
        <w:jc w:val="both"/>
      </w:pPr>
      <w:r w:rsidRPr="00DB4D86">
        <w:rPr>
          <w:lang w:val="en-US"/>
        </w:rPr>
        <w:t>Multifitting</w:t>
      </w:r>
      <w:r w:rsidRPr="002948DF">
        <w:t xml:space="preserve"> </w:t>
      </w:r>
      <w:r w:rsidRPr="00DB4D86">
        <w:t>доступен</w:t>
      </w:r>
      <w:r w:rsidRPr="002948DF">
        <w:t xml:space="preserve"> </w:t>
      </w:r>
      <w:r w:rsidRPr="00DB4D86">
        <w:t>для</w:t>
      </w:r>
      <w:r w:rsidRPr="002948DF">
        <w:t xml:space="preserve"> </w:t>
      </w:r>
      <w:r w:rsidRPr="00DB4D86">
        <w:rPr>
          <w:lang w:val="en-US"/>
        </w:rPr>
        <w:t>Widows</w:t>
      </w:r>
      <w:r w:rsidR="002948DF" w:rsidRPr="002948DF">
        <w:t xml:space="preserve"> (</w:t>
      </w:r>
      <w:r w:rsidR="002948DF">
        <w:t xml:space="preserve">начиная с </w:t>
      </w:r>
      <w:r w:rsidR="002948DF">
        <w:rPr>
          <w:lang w:val="en-US"/>
        </w:rPr>
        <w:t>Windows</w:t>
      </w:r>
      <w:r w:rsidR="002948DF" w:rsidRPr="002948DF">
        <w:t xml:space="preserve"> 7)</w:t>
      </w:r>
      <w:r w:rsidRPr="002948DF">
        <w:t xml:space="preserve"> </w:t>
      </w:r>
      <w:r w:rsidRPr="00DB4D86">
        <w:t>и</w:t>
      </w:r>
      <w:r w:rsidRPr="002948DF">
        <w:t xml:space="preserve"> </w:t>
      </w:r>
      <w:r w:rsidRPr="00DB4D86">
        <w:rPr>
          <w:lang w:val="en-US"/>
        </w:rPr>
        <w:t>Linux</w:t>
      </w:r>
      <w:r w:rsidRPr="002948DF">
        <w:t xml:space="preserve">. </w:t>
      </w:r>
      <w:r w:rsidR="003E0976">
        <w:t xml:space="preserve">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003E0976" w:rsidRPr="00B35958">
          <w:rPr>
            <w:rStyle w:val="Hyperlink"/>
          </w:rPr>
          <w:t>http://xray-optics.ru/products/software-multifitting/</w:t>
        </w:r>
      </w:hyperlink>
      <w:r w:rsidR="003E0976">
        <w:t xml:space="preserve"> и на английском: </w:t>
      </w:r>
      <w:bookmarkStart w:id="2" w:name="Адрес"/>
      <w:r w:rsidR="002C53DF" w:rsidRPr="006E3B66">
        <w:fldChar w:fldCharType="begin"/>
      </w:r>
      <w:r w:rsidR="002C53DF" w:rsidRPr="006E3B66">
        <w:instrText xml:space="preserve"> HYPERLINK "http://xray-optics.org/products/software-multifitting/" </w:instrText>
      </w:r>
      <w:r w:rsidR="002C53DF" w:rsidRPr="006E3B66">
        <w:fldChar w:fldCharType="separate"/>
      </w:r>
      <w:r w:rsidR="003E0976" w:rsidRPr="006E3B66">
        <w:rPr>
          <w:rStyle w:val="Hyperlink"/>
        </w:rPr>
        <w:t>http://xray-optics.</w:t>
      </w:r>
      <w:r w:rsidR="003E0976" w:rsidRPr="006E3B66">
        <w:rPr>
          <w:rStyle w:val="Hyperlink"/>
          <w:lang w:val="en-US"/>
        </w:rPr>
        <w:t>org</w:t>
      </w:r>
      <w:r w:rsidR="003E0976" w:rsidRPr="006E3B66">
        <w:rPr>
          <w:rStyle w:val="Hyperlink"/>
        </w:rPr>
        <w:t>/</w:t>
      </w:r>
      <w:proofErr w:type="spellStart"/>
      <w:r w:rsidR="003E0976" w:rsidRPr="006E3B66">
        <w:rPr>
          <w:rStyle w:val="Hyperlink"/>
        </w:rPr>
        <w:t>products</w:t>
      </w:r>
      <w:proofErr w:type="spellEnd"/>
      <w:r w:rsidR="003E0976" w:rsidRPr="006E3B66">
        <w:rPr>
          <w:rStyle w:val="Hyperlink"/>
        </w:rPr>
        <w:t>/</w:t>
      </w:r>
      <w:proofErr w:type="spellStart"/>
      <w:r w:rsidR="003E0976" w:rsidRPr="006E3B66">
        <w:rPr>
          <w:rStyle w:val="Hyperlink"/>
        </w:rPr>
        <w:t>software-multifitting</w:t>
      </w:r>
      <w:proofErr w:type="spellEnd"/>
      <w:r w:rsidR="003E0976" w:rsidRPr="006E3B66">
        <w:rPr>
          <w:rStyle w:val="Hyperlink"/>
        </w:rPr>
        <w:t>/</w:t>
      </w:r>
      <w:r w:rsidR="002C53DF" w:rsidRPr="006E3B66">
        <w:rPr>
          <w:rStyle w:val="Hyperlink"/>
        </w:rPr>
        <w:fldChar w:fldCharType="end"/>
      </w:r>
      <w:bookmarkEnd w:id="2"/>
      <w:r w:rsidR="003E0976" w:rsidRPr="006E3B66">
        <w:t>.</w:t>
      </w:r>
      <w:r w:rsidR="003605A1" w:rsidRPr="003605A1">
        <w:t xml:space="preserve"> </w:t>
      </w:r>
      <w:r w:rsidR="003605A1">
        <w:t>Программа бесплатна для всех пользователей.</w:t>
      </w:r>
    </w:p>
    <w:p w14:paraId="12D99591" w14:textId="77777777" w:rsidR="00FC7C04" w:rsidRPr="00705A12" w:rsidRDefault="00FC7C04" w:rsidP="00FC7C04">
      <w:pPr>
        <w:pStyle w:val="Heading2"/>
        <w:ind w:firstLine="567"/>
        <w:rPr>
          <w:rFonts w:ascii="Times New Roman" w:hAnsi="Times New Roman" w:cs="Times New Roman"/>
          <w:b/>
        </w:rPr>
      </w:pPr>
      <w:bookmarkStart w:id="3" w:name="_Toc22208623"/>
      <w:r w:rsidRPr="00DB4D86">
        <w:rPr>
          <w:rFonts w:ascii="Times New Roman" w:hAnsi="Times New Roman" w:cs="Times New Roman"/>
          <w:b/>
          <w:lang w:val="en-US"/>
        </w:rPr>
        <w:t>Windows</w:t>
      </w:r>
      <w:bookmarkEnd w:id="3"/>
    </w:p>
    <w:p w14:paraId="404BA7BA" w14:textId="77777777" w:rsidR="00350D83" w:rsidRDefault="00FC7C04" w:rsidP="00E81ED3">
      <w:pPr>
        <w:spacing w:line="360" w:lineRule="auto"/>
        <w:jc w:val="both"/>
      </w:pPr>
      <w:r w:rsidRPr="00DB4D86">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w:t>
      </w:r>
      <w:r w:rsidR="0082061A" w:rsidRPr="00DB4D86">
        <w:t xml:space="preserve">соответствующей </w:t>
      </w:r>
      <w:r w:rsidRPr="00DB4D86">
        <w:t>папки</w:t>
      </w:r>
      <w:r w:rsidR="0082061A" w:rsidRPr="00DB4D86">
        <w:t>:</w:t>
      </w:r>
      <w:r w:rsidRPr="00DB4D86">
        <w:t xml:space="preserve"> “</w:t>
      </w:r>
      <w:r w:rsidR="0082061A" w:rsidRPr="00DB4D86">
        <w:rPr>
          <w:lang w:val="en-US"/>
        </w:rPr>
        <w:t>Multifitting</w:t>
      </w:r>
      <w:r w:rsidR="00C60F31" w:rsidRPr="00C60F31">
        <w:t>_</w:t>
      </w:r>
      <w:r w:rsidR="00C60F31">
        <w:rPr>
          <w:lang w:val="en-US"/>
        </w:rPr>
        <w:t>v</w:t>
      </w:r>
      <w:r w:rsidR="00C60F31">
        <w:t>.</w:t>
      </w:r>
      <w:r w:rsidR="00C60F31">
        <w:rPr>
          <w:lang w:val="en-US"/>
        </w:rPr>
        <w:t>X</w:t>
      </w:r>
      <w:r w:rsidR="00C60F31" w:rsidRPr="00C60F31">
        <w:t>.</w:t>
      </w:r>
      <w:r w:rsidR="00C60F31">
        <w:rPr>
          <w:lang w:val="en-US"/>
        </w:rPr>
        <w:t>Y</w:t>
      </w:r>
      <w:r w:rsidR="00C60F31" w:rsidRPr="00C60F31">
        <w:t>.</w:t>
      </w:r>
      <w:r w:rsidR="00C60F31">
        <w:rPr>
          <w:lang w:val="en-US"/>
        </w:rPr>
        <w:t>Z</w:t>
      </w:r>
      <w:r w:rsidR="0082061A" w:rsidRPr="00DB4D86">
        <w:t>/</w:t>
      </w:r>
      <w:r w:rsidR="004F0E82">
        <w:rPr>
          <w:lang w:val="en-US"/>
        </w:rPr>
        <w:t>windows</w:t>
      </w:r>
      <w:r w:rsidR="004F0E82" w:rsidRPr="004F0E82">
        <w:t>_</w:t>
      </w:r>
      <w:r w:rsidRPr="00DB4D86">
        <w:rPr>
          <w:lang w:val="en-US"/>
        </w:rPr>
        <w:t>x</w:t>
      </w:r>
      <w:r w:rsidR="0082061A" w:rsidRPr="00DB4D86">
        <w:t>64/Multifitting.exe</w:t>
      </w:r>
      <w:r w:rsidRPr="00DB4D86">
        <w:t>”</w:t>
      </w:r>
      <w:r w:rsidR="00C60F31">
        <w:t xml:space="preserve"> </w:t>
      </w:r>
      <w:r w:rsidRPr="00DB4D86">
        <w:t>или “</w:t>
      </w:r>
      <w:r w:rsidR="0082061A" w:rsidRPr="00DB4D86">
        <w:rPr>
          <w:lang w:val="en-US"/>
        </w:rPr>
        <w:t>Multifitting</w:t>
      </w:r>
      <w:r w:rsidR="00C60F31" w:rsidRPr="00C60F31">
        <w:t>_</w:t>
      </w:r>
      <w:r w:rsidR="00C60F31">
        <w:rPr>
          <w:lang w:val="en-US"/>
        </w:rPr>
        <w:t>v</w:t>
      </w:r>
      <w:r w:rsidR="00C60F31">
        <w:t>.</w:t>
      </w:r>
      <w:r w:rsidR="00C60F31">
        <w:rPr>
          <w:lang w:val="en-US"/>
        </w:rPr>
        <w:t>X</w:t>
      </w:r>
      <w:r w:rsidR="00C60F31" w:rsidRPr="00C60F31">
        <w:t>.</w:t>
      </w:r>
      <w:r w:rsidR="00C60F31">
        <w:rPr>
          <w:lang w:val="en-US"/>
        </w:rPr>
        <w:t>Y</w:t>
      </w:r>
      <w:r w:rsidR="00C60F31" w:rsidRPr="00C60F31">
        <w:t>.</w:t>
      </w:r>
      <w:r w:rsidR="00C60F31">
        <w:rPr>
          <w:lang w:val="en-US"/>
        </w:rPr>
        <w:t>Z</w:t>
      </w:r>
      <w:r w:rsidR="0082061A" w:rsidRPr="00DB4D86">
        <w:t>/</w:t>
      </w:r>
      <w:r w:rsidR="004F0E82">
        <w:rPr>
          <w:lang w:val="en-US"/>
        </w:rPr>
        <w:t>windows</w:t>
      </w:r>
      <w:r w:rsidR="004F0E82" w:rsidRPr="004F0E82">
        <w:t>_</w:t>
      </w:r>
      <w:r w:rsidR="0082061A" w:rsidRPr="00DB4D86">
        <w:rPr>
          <w:lang w:val="en-US"/>
        </w:rPr>
        <w:t>x</w:t>
      </w:r>
      <w:r w:rsidR="0082061A" w:rsidRPr="00DB4D86">
        <w:t>86/Multifitting.exe</w:t>
      </w:r>
      <w:r w:rsidRPr="00FC7C04">
        <w:t>”</w:t>
      </w:r>
      <w:r w:rsidR="00C60F31">
        <w:t>, где</w:t>
      </w:r>
      <w:r w:rsidR="00C60F31" w:rsidRPr="00C60F31">
        <w:t xml:space="preserve"> “</w:t>
      </w:r>
      <w:r w:rsidR="00C60F31">
        <w:rPr>
          <w:lang w:val="en-US"/>
        </w:rPr>
        <w:t>X</w:t>
      </w:r>
      <w:r w:rsidR="00C60F31" w:rsidRPr="00C60F31">
        <w:t>.</w:t>
      </w:r>
      <w:r w:rsidR="00C60F31">
        <w:rPr>
          <w:lang w:val="en-US"/>
        </w:rPr>
        <w:t>Y</w:t>
      </w:r>
      <w:r w:rsidR="00C60F31" w:rsidRPr="00C60F31">
        <w:t>.</w:t>
      </w:r>
      <w:r w:rsidR="00C60F31">
        <w:rPr>
          <w:lang w:val="en-US"/>
        </w:rPr>
        <w:t>Z</w:t>
      </w:r>
      <w:r w:rsidR="00C60F31" w:rsidRPr="00C60F31">
        <w:t xml:space="preserve">” </w:t>
      </w:r>
      <w:r w:rsidR="00C60F31">
        <w:t>–</w:t>
      </w:r>
      <w:r w:rsidR="00C60F31" w:rsidRPr="00C60F31">
        <w:t xml:space="preserve"> </w:t>
      </w:r>
      <w:r w:rsidR="00C60F31">
        <w:t>номер</w:t>
      </w:r>
      <w:r w:rsidR="00C60F31" w:rsidRPr="00C60F31">
        <w:t xml:space="preserve"> </w:t>
      </w:r>
      <w:r w:rsidR="00C60F31">
        <w:t>версии</w:t>
      </w:r>
      <w:r w:rsidR="0082061A">
        <w:t>.</w:t>
      </w:r>
      <w:r w:rsidR="00C60F31">
        <w:t xml:space="preserve"> </w:t>
      </w:r>
      <w:r w:rsidR="00A977E7">
        <w:t xml:space="preserve"> Если запускать </w:t>
      </w:r>
      <w:r w:rsidR="00A977E7">
        <w:rPr>
          <w:lang w:val="en-US"/>
        </w:rPr>
        <w:t>Multifitting</w:t>
      </w:r>
      <w:r w:rsidR="00A977E7" w:rsidRPr="00A977E7">
        <w:t xml:space="preserve"> </w:t>
      </w:r>
      <w:r w:rsidR="00A977E7">
        <w:t>из командной</w:t>
      </w:r>
      <w:r w:rsidR="00A977E7" w:rsidRPr="00A977E7">
        <w:t xml:space="preserve"> </w:t>
      </w:r>
      <w:r w:rsidR="00A977E7">
        <w:t>строки, то в случае возникновения ошибки и аварийного закрытия программы можно будет прочитать код ошибки, чтобы в дальнейшем сообщить о нём.</w:t>
      </w:r>
    </w:p>
    <w:p w14:paraId="316E726C" w14:textId="77777777" w:rsidR="003609F3" w:rsidRDefault="002948DF" w:rsidP="00E81ED3">
      <w:pPr>
        <w:spacing w:line="360" w:lineRule="auto"/>
        <w:jc w:val="both"/>
      </w:pPr>
      <w:r>
        <w:t xml:space="preserve">Если </w:t>
      </w:r>
      <w:r w:rsidR="003609F3">
        <w:t>при запуске программы вы получаете следующее сообщение:</w:t>
      </w:r>
    </w:p>
    <w:p w14:paraId="752869A1" w14:textId="77777777" w:rsidR="002948DF" w:rsidRDefault="003609F3" w:rsidP="003609F3">
      <w:pPr>
        <w:spacing w:line="360" w:lineRule="auto"/>
        <w:jc w:val="center"/>
        <w:rPr>
          <w:lang w:val="en-US"/>
        </w:rPr>
      </w:pPr>
      <w:r>
        <w:rPr>
          <w:noProof/>
          <w:lang w:eastAsia="ru-RU"/>
        </w:rPr>
        <w:drawing>
          <wp:inline distT="0" distB="0" distL="0" distR="0" wp14:anchorId="1BF264D8" wp14:editId="3D136E7D">
            <wp:extent cx="4733925" cy="1381125"/>
            <wp:effectExtent l="0" t="0" r="9525" b="952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1125"/>
                    </a:xfrm>
                    <a:prstGeom prst="rect">
                      <a:avLst/>
                    </a:prstGeom>
                    <a:noFill/>
                    <a:ln>
                      <a:noFill/>
                    </a:ln>
                  </pic:spPr>
                </pic:pic>
              </a:graphicData>
            </a:graphic>
          </wp:inline>
        </w:drawing>
      </w:r>
    </w:p>
    <w:p w14:paraId="2A6941DF" w14:textId="77777777" w:rsidR="003609F3" w:rsidRPr="003609F3" w:rsidRDefault="003609F3" w:rsidP="003609F3">
      <w:pPr>
        <w:spacing w:line="360" w:lineRule="auto"/>
        <w:jc w:val="both"/>
      </w:pPr>
      <w:r>
        <w:t>то</w:t>
      </w:r>
      <w:r w:rsidRPr="003609F3">
        <w:t xml:space="preserve"> </w:t>
      </w:r>
      <w:r>
        <w:t xml:space="preserve">это означает отсутствие </w:t>
      </w:r>
      <w:r w:rsidRPr="003609F3">
        <w:t>“</w:t>
      </w:r>
      <w:r>
        <w:t>стандартных</w:t>
      </w:r>
      <w:r w:rsidRPr="003609F3">
        <w:t>”</w:t>
      </w:r>
      <w:r>
        <w:t xml:space="preserve"> системных библиотек</w:t>
      </w:r>
      <w:r w:rsidRPr="003609F3">
        <w:t xml:space="preserve"> </w:t>
      </w:r>
      <w:r>
        <w:t>в</w:t>
      </w:r>
      <w:r w:rsidRPr="003609F3">
        <w:t xml:space="preserve"> </w:t>
      </w:r>
      <w:r>
        <w:t xml:space="preserve">системе. Исправить это можно, скачав установочный пакет </w:t>
      </w:r>
      <w:r w:rsidRPr="003609F3">
        <w:t>“</w:t>
      </w:r>
      <w:r w:rsidRPr="003609F3">
        <w:rPr>
          <w:lang w:val="en-US"/>
        </w:rPr>
        <w:t>Microsoft</w:t>
      </w:r>
      <w:r w:rsidRPr="003609F3">
        <w:t xml:space="preserve"> </w:t>
      </w:r>
      <w:r w:rsidRPr="003609F3">
        <w:rPr>
          <w:lang w:val="en-US"/>
        </w:rPr>
        <w:t>Visual</w:t>
      </w:r>
      <w:r w:rsidRPr="003609F3">
        <w:t xml:space="preserve"> </w:t>
      </w:r>
      <w:r w:rsidRPr="003609F3">
        <w:rPr>
          <w:lang w:val="en-US"/>
        </w:rPr>
        <w:t>C</w:t>
      </w:r>
      <w:r w:rsidRPr="003609F3">
        <w:t xml:space="preserve">++ 2015 </w:t>
      </w:r>
      <w:r w:rsidRPr="003609F3">
        <w:rPr>
          <w:lang w:val="en-US"/>
        </w:rPr>
        <w:t>Redistributable</w:t>
      </w:r>
      <w:r w:rsidRPr="003609F3">
        <w:t>”</w:t>
      </w:r>
      <w:r>
        <w:t xml:space="preserve"> (</w:t>
      </w:r>
      <w:hyperlink r:id="rId14" w:history="1">
        <w:r w:rsidRPr="00B871E6">
          <w:rPr>
            <w:rStyle w:val="Hyperlink"/>
          </w:rPr>
          <w:t>https://www.microsoft.com/en-us/download/details.aspx?id=53840</w:t>
        </w:r>
      </w:hyperlink>
      <w:r>
        <w:t>) и установив его в соответствии с разрядностью вашей операционной системы.</w:t>
      </w:r>
    </w:p>
    <w:p w14:paraId="2310CF92" w14:textId="77777777" w:rsidR="005E500D" w:rsidRPr="003609F3" w:rsidRDefault="005E500D" w:rsidP="005E500D">
      <w:pPr>
        <w:pStyle w:val="Heading2"/>
        <w:ind w:firstLine="567"/>
        <w:rPr>
          <w:rFonts w:ascii="Times New Roman" w:hAnsi="Times New Roman" w:cs="Times New Roman"/>
          <w:b/>
        </w:rPr>
      </w:pPr>
      <w:bookmarkStart w:id="4" w:name="_Toc22208624"/>
      <w:r>
        <w:rPr>
          <w:rFonts w:ascii="Times New Roman" w:hAnsi="Times New Roman" w:cs="Times New Roman"/>
          <w:b/>
          <w:lang w:val="en-US"/>
        </w:rPr>
        <w:lastRenderedPageBreak/>
        <w:t>Linux</w:t>
      </w:r>
      <w:bookmarkEnd w:id="4"/>
    </w:p>
    <w:p w14:paraId="56F7D96C" w14:textId="1A09F3AF" w:rsidR="00EE6EC5" w:rsidRPr="00881413" w:rsidRDefault="002E0967" w:rsidP="00EE6EC5">
      <w:pPr>
        <w:spacing w:line="360" w:lineRule="auto"/>
        <w:jc w:val="both"/>
      </w:pPr>
      <w:r w:rsidRPr="002E0967">
        <w:t>В распространяемом архиве находятся все необходимые библиотеки и исполняемый файл: «</w:t>
      </w:r>
      <w:proofErr w:type="spellStart"/>
      <w:r w:rsidRPr="002E0967">
        <w:t>Multifitting_X.Y.Z</w:t>
      </w:r>
      <w:proofErr w:type="spellEnd"/>
      <w:r w:rsidRPr="002E0967">
        <w:t>/</w:t>
      </w:r>
      <w:proofErr w:type="spellStart"/>
      <w:r w:rsidRPr="002E0967">
        <w:t>bin</w:t>
      </w:r>
      <w:proofErr w:type="spellEnd"/>
      <w:r w:rsidRPr="002E0967">
        <w:t>/</w:t>
      </w:r>
      <w:proofErr w:type="spellStart"/>
      <w:r w:rsidRPr="002E0967">
        <w:t>multifitting</w:t>
      </w:r>
      <w:proofErr w:type="spellEnd"/>
      <w:r w:rsidRPr="002E0967">
        <w:t>». Верси</w:t>
      </w:r>
      <w:r>
        <w:t>я</w:t>
      </w:r>
      <w:r w:rsidRPr="002E0967">
        <w:t xml:space="preserve"> 1.10.2 име</w:t>
      </w:r>
      <w:r>
        <w:t>е</w:t>
      </w:r>
      <w:r w:rsidRPr="002E0967">
        <w:t>т два архива, обозначенные как «</w:t>
      </w:r>
      <w:proofErr w:type="spellStart"/>
      <w:r w:rsidRPr="002E0967">
        <w:t>linux-old</w:t>
      </w:r>
      <w:proofErr w:type="spellEnd"/>
      <w:r w:rsidRPr="002E0967">
        <w:t>» и «</w:t>
      </w:r>
      <w:proofErr w:type="spellStart"/>
      <w:r w:rsidRPr="002E0967">
        <w:t>linux-new</w:t>
      </w:r>
      <w:proofErr w:type="spellEnd"/>
      <w:r w:rsidRPr="002E0967">
        <w:t>», совместимые с различными дистрибутивами. «</w:t>
      </w:r>
      <w:proofErr w:type="spellStart"/>
      <w:r w:rsidRPr="002E0967">
        <w:t>linux-old</w:t>
      </w:r>
      <w:proofErr w:type="spellEnd"/>
      <w:r w:rsidRPr="002E0967">
        <w:t xml:space="preserve">» проверялся на </w:t>
      </w:r>
      <w:proofErr w:type="spellStart"/>
      <w:r w:rsidRPr="002E0967">
        <w:t>Debian</w:t>
      </w:r>
      <w:proofErr w:type="spellEnd"/>
      <w:r w:rsidRPr="002E0967">
        <w:t xml:space="preserve"> 11 и Ubuntu 20.04. «</w:t>
      </w:r>
      <w:proofErr w:type="spellStart"/>
      <w:r w:rsidRPr="002E0967">
        <w:t>linux-new</w:t>
      </w:r>
      <w:proofErr w:type="spellEnd"/>
      <w:r w:rsidRPr="002E0967">
        <w:t xml:space="preserve">» проверялся на </w:t>
      </w:r>
      <w:proofErr w:type="spellStart"/>
      <w:r w:rsidRPr="002E0967">
        <w:t>Debian</w:t>
      </w:r>
      <w:proofErr w:type="spellEnd"/>
      <w:r w:rsidRPr="002E0967">
        <w:t xml:space="preserve"> 12 (</w:t>
      </w:r>
      <w:proofErr w:type="spellStart"/>
      <w:r w:rsidRPr="002E0967">
        <w:t>testing</w:t>
      </w:r>
      <w:proofErr w:type="spellEnd"/>
      <w:r w:rsidRPr="002E0967">
        <w:t xml:space="preserve">), Ubuntu 22.04, </w:t>
      </w:r>
      <w:proofErr w:type="spellStart"/>
      <w:r w:rsidRPr="002E0967">
        <w:t>Fedora</w:t>
      </w:r>
      <w:proofErr w:type="spellEnd"/>
      <w:r w:rsidRPr="002E0967">
        <w:t xml:space="preserve"> 37, </w:t>
      </w:r>
      <w:proofErr w:type="spellStart"/>
      <w:r w:rsidRPr="002E0967">
        <w:t>OpenSUSE</w:t>
      </w:r>
      <w:proofErr w:type="spellEnd"/>
      <w:r w:rsidRPr="002E0967">
        <w:t xml:space="preserve"> </w:t>
      </w:r>
      <w:proofErr w:type="spellStart"/>
      <w:r w:rsidRPr="002E0967">
        <w:t>Leap</w:t>
      </w:r>
      <w:proofErr w:type="spellEnd"/>
      <w:r w:rsidRPr="002E0967">
        <w:t xml:space="preserve"> 15.4, </w:t>
      </w:r>
      <w:proofErr w:type="spellStart"/>
      <w:r w:rsidRPr="002E0967">
        <w:t>Arch</w:t>
      </w:r>
      <w:proofErr w:type="spellEnd"/>
      <w:r w:rsidRPr="002E0967">
        <w:t xml:space="preserve"> Linux, </w:t>
      </w:r>
      <w:proofErr w:type="spellStart"/>
      <w:r w:rsidRPr="002E0967">
        <w:t>Manjaro</w:t>
      </w:r>
      <w:proofErr w:type="spellEnd"/>
      <w:r w:rsidRPr="002E0967">
        <w:t>.</w:t>
      </w:r>
    </w:p>
    <w:p w14:paraId="7D5CE5B6" w14:textId="77777777" w:rsidR="002856B9" w:rsidRPr="004F0E82" w:rsidRDefault="002856B9" w:rsidP="00FC23AE">
      <w:pPr>
        <w:spacing w:line="360" w:lineRule="auto"/>
        <w:ind w:left="567"/>
        <w:jc w:val="both"/>
        <w:outlineLvl w:val="0"/>
        <w:rPr>
          <w:b/>
          <w:sz w:val="28"/>
        </w:rPr>
      </w:pPr>
      <w:bookmarkStart w:id="5" w:name="_Toc22208625"/>
      <w:r>
        <w:rPr>
          <w:b/>
          <w:sz w:val="28"/>
        </w:rPr>
        <w:t>Быстрый</w:t>
      </w:r>
      <w:r w:rsidRPr="004F0E82">
        <w:rPr>
          <w:b/>
          <w:sz w:val="28"/>
        </w:rPr>
        <w:t xml:space="preserve"> </w:t>
      </w:r>
      <w:r>
        <w:rPr>
          <w:b/>
          <w:sz w:val="28"/>
        </w:rPr>
        <w:t>старт</w:t>
      </w:r>
      <w:bookmarkEnd w:id="5"/>
    </w:p>
    <w:p w14:paraId="6FE58361" w14:textId="77777777" w:rsidR="002856B9" w:rsidRDefault="00723E4F" w:rsidP="00E81ED3">
      <w:pPr>
        <w:spacing w:line="360" w:lineRule="auto"/>
        <w:jc w:val="both"/>
      </w:pPr>
      <w:r>
        <w:t>Хороший</w:t>
      </w:r>
      <w:r w:rsidR="001B35E4">
        <w:t xml:space="preserve"> способ </w:t>
      </w:r>
      <w:r w:rsidR="00853452">
        <w:t>познакомиться</w:t>
      </w:r>
      <w:r w:rsidR="001B35E4">
        <w:t xml:space="preserve"> с программ</w:t>
      </w:r>
      <w:r w:rsidR="00853452">
        <w:t xml:space="preserve">ой и оценить её возможности </w:t>
      </w:r>
      <w:r>
        <w:t>–</w:t>
      </w:r>
      <w:r w:rsidR="00853452">
        <w:t xml:space="preserve"> это начать сразу с ней работать. </w:t>
      </w:r>
      <w:r w:rsidR="001B35E4">
        <w:t xml:space="preserve">Здесь </w:t>
      </w:r>
      <w:r w:rsidR="00853452">
        <w:t>приведена</w:t>
      </w:r>
      <w:r w:rsidR="001B35E4">
        <w:t xml:space="preserve"> </w:t>
      </w:r>
      <w:r w:rsidR="00853452">
        <w:t>пошаговая инструкция</w:t>
      </w:r>
      <w:r w:rsidR="001B35E4">
        <w:t xml:space="preserve"> </w:t>
      </w:r>
      <w:r w:rsidR="00853452">
        <w:t xml:space="preserve">по созданию модельной структуры в </w:t>
      </w:r>
      <w:r w:rsidR="00853452">
        <w:rPr>
          <w:lang w:val="en-US"/>
        </w:rPr>
        <w:t>Multifitting</w:t>
      </w:r>
      <w:r w:rsidR="00853452">
        <w:t xml:space="preserve">, основам работы с ней, сопоставлению структуре </w:t>
      </w:r>
      <w:r w:rsidR="009C73B4">
        <w:t xml:space="preserve">внешних </w:t>
      </w:r>
      <w:r w:rsidR="00853452" w:rsidRPr="00853452">
        <w:t>“</w:t>
      </w:r>
      <w:r w:rsidR="00853452">
        <w:t>экспериментальных</w:t>
      </w:r>
      <w:r w:rsidR="00853452" w:rsidRPr="00853452">
        <w:t>”</w:t>
      </w:r>
      <w:r w:rsidR="00853452">
        <w:t xml:space="preserve"> данных и решению обратной задачи – нахождения параметров структуры по кривой отражения.</w:t>
      </w:r>
    </w:p>
    <w:p w14:paraId="52EE21A3" w14:textId="77777777" w:rsidR="00E2601C" w:rsidRPr="00E2601C" w:rsidRDefault="00E2601C" w:rsidP="00E2601C">
      <w:pPr>
        <w:pStyle w:val="Heading2"/>
        <w:rPr>
          <w:b/>
          <w:sz w:val="28"/>
        </w:rPr>
      </w:pPr>
      <w:bookmarkStart w:id="6" w:name="_Toc22208626"/>
      <w:r>
        <w:rPr>
          <w:b/>
          <w:sz w:val="28"/>
        </w:rPr>
        <w:t>Создание структуры</w:t>
      </w:r>
      <w:bookmarkEnd w:id="6"/>
    </w:p>
    <w:p w14:paraId="148D5EBB" w14:textId="77777777" w:rsidR="00705A12" w:rsidRDefault="00705A12" w:rsidP="00E81ED3">
      <w:pPr>
        <w:spacing w:line="360" w:lineRule="auto"/>
        <w:jc w:val="both"/>
      </w:pPr>
      <w:r>
        <w:t>Запускаем программу.</w:t>
      </w:r>
    </w:p>
    <w:p w14:paraId="0E77F0B9" w14:textId="77777777" w:rsidR="009B3BB0" w:rsidRDefault="00DF7018" w:rsidP="00DF7018">
      <w:pPr>
        <w:spacing w:line="360" w:lineRule="auto"/>
        <w:jc w:val="center"/>
      </w:pPr>
      <w:r>
        <w:rPr>
          <w:noProof/>
          <w:lang w:eastAsia="ru-RU"/>
        </w:rPr>
        <w:drawing>
          <wp:inline distT="0" distB="0" distL="0" distR="0" wp14:anchorId="2D8277D8" wp14:editId="013C696C">
            <wp:extent cx="6210300" cy="4733925"/>
            <wp:effectExtent l="0" t="0" r="0" b="9525"/>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10300" cy="4733925"/>
                    </a:xfrm>
                    <a:prstGeom prst="rect">
                      <a:avLst/>
                    </a:prstGeom>
                    <a:noFill/>
                    <a:ln>
                      <a:noFill/>
                    </a:ln>
                  </pic:spPr>
                </pic:pic>
              </a:graphicData>
            </a:graphic>
          </wp:inline>
        </w:drawing>
      </w:r>
    </w:p>
    <w:p w14:paraId="2A5A92F2" w14:textId="77777777" w:rsidR="00705A12" w:rsidRPr="00551D90" w:rsidRDefault="00D865CD" w:rsidP="00E81ED3">
      <w:pPr>
        <w:spacing w:line="360" w:lineRule="auto"/>
        <w:jc w:val="both"/>
      </w:pPr>
      <w:r>
        <w:t xml:space="preserve">Открывается главное окно </w:t>
      </w:r>
      <w:r>
        <w:rPr>
          <w:lang w:val="en-US"/>
        </w:rPr>
        <w:t>Multifitting</w:t>
      </w:r>
      <w:r w:rsidRPr="00D865CD">
        <w:t xml:space="preserve"> </w:t>
      </w:r>
      <w:r>
        <w:t>и окно терминала</w:t>
      </w:r>
      <w:r w:rsidRPr="00D865CD">
        <w:t>.</w:t>
      </w:r>
      <w:r w:rsidR="009B04FB" w:rsidRPr="009B04FB">
        <w:t xml:space="preserve"> </w:t>
      </w:r>
      <w:r w:rsidR="009B04FB">
        <w:t xml:space="preserve">Терминал используется программой для вывода текстовой информации по ходу работы. Главное окно </w:t>
      </w:r>
      <w:r w:rsidR="00551D90">
        <w:t xml:space="preserve">позволяет задавать слоистую структуру и даёт </w:t>
      </w:r>
      <w:r w:rsidR="00551D90">
        <w:lastRenderedPageBreak/>
        <w:t xml:space="preserve">доступ ко всем остальным инструментам. Интерфейс главного окна хорошо знаком пользователям </w:t>
      </w:r>
      <w:r w:rsidR="00551D90">
        <w:rPr>
          <w:lang w:val="en-US"/>
        </w:rPr>
        <w:t>IMD</w:t>
      </w:r>
      <w:r w:rsidR="00551D90" w:rsidRPr="00551D90">
        <w:t xml:space="preserve"> – </w:t>
      </w:r>
      <w:r w:rsidR="00551D90">
        <w:t>он практически полностью воспроизв</w:t>
      </w:r>
      <w:r w:rsidR="00403A23">
        <w:t>едён</w:t>
      </w:r>
      <w:r w:rsidR="00551D90">
        <w:t xml:space="preserve">. </w:t>
      </w:r>
    </w:p>
    <w:p w14:paraId="6FC4080E" w14:textId="77777777" w:rsidR="00705A12" w:rsidRDefault="0070502B" w:rsidP="00551D90">
      <w:pPr>
        <w:spacing w:line="360" w:lineRule="auto"/>
        <w:ind w:firstLine="284"/>
        <w:jc w:val="both"/>
      </w:pPr>
      <w:r w:rsidRPr="0070502B">
        <w:rPr>
          <w:noProof/>
          <w:lang w:eastAsia="ru-RU"/>
        </w:rPr>
        <mc:AlternateContent>
          <mc:Choice Requires="wpg">
            <w:drawing>
              <wp:inline distT="0" distB="0" distL="0" distR="0" wp14:anchorId="05A50072" wp14:editId="260ECF56">
                <wp:extent cx="5526120" cy="3975328"/>
                <wp:effectExtent l="0" t="0" r="0" b="44450"/>
                <wp:docPr id="4" name="Группа 2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26120" cy="3975328"/>
                          <a:chOff x="-32883" y="-1"/>
                          <a:chExt cx="8880198" cy="6391896"/>
                        </a:xfrm>
                      </wpg:grpSpPr>
                      <pic:pic xmlns:pic="http://schemas.openxmlformats.org/drawingml/2006/picture">
                        <pic:nvPicPr>
                          <pic:cNvPr id="5" name="Рисунок 5"/>
                          <pic:cNvPicPr preferRelativeResize="0">
                            <a:picLocks noChangeAspect="1"/>
                          </pic:cNvPicPr>
                        </pic:nvPicPr>
                        <pic:blipFill>
                          <a:blip r:embed="rId16"/>
                          <a:stretch>
                            <a:fillRect/>
                          </a:stretch>
                        </pic:blipFill>
                        <pic:spPr>
                          <a:xfrm>
                            <a:off x="1902915" y="-1"/>
                            <a:ext cx="6944400" cy="6391896"/>
                          </a:xfrm>
                          <a:prstGeom prst="rect">
                            <a:avLst/>
                          </a:prstGeom>
                        </pic:spPr>
                      </pic:pic>
                      <wps:wsp>
                        <wps:cNvPr id="6" name="Левая фигурная скобка 6"/>
                        <wps:cNvSpPr/>
                        <wps:spPr>
                          <a:xfrm>
                            <a:off x="1626691" y="2176463"/>
                            <a:ext cx="276225" cy="140970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 name="Левая фигурная скобка 8"/>
                        <wps:cNvSpPr/>
                        <wps:spPr>
                          <a:xfrm>
                            <a:off x="1626691" y="4033837"/>
                            <a:ext cx="276225" cy="170021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 name="Прямая со стрелкой 9"/>
                        <wps:cNvCnPr/>
                        <wps:spPr>
                          <a:xfrm>
                            <a:off x="1508519" y="2033440"/>
                            <a:ext cx="394344"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 name="Прямая со стрелкой 10"/>
                        <wps:cNvCnPr/>
                        <wps:spPr>
                          <a:xfrm>
                            <a:off x="1555921" y="3833257"/>
                            <a:ext cx="380103"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 name="Прямая со стрелкой 11"/>
                        <wps:cNvCnPr/>
                        <wps:spPr>
                          <a:xfrm>
                            <a:off x="1556043" y="5986028"/>
                            <a:ext cx="380065"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 name="TextBox 17"/>
                        <wps:cNvSpPr txBox="1"/>
                        <wps:spPr>
                          <a:xfrm>
                            <a:off x="515407" y="1812381"/>
                            <a:ext cx="875127" cy="354329"/>
                          </a:xfrm>
                          <a:prstGeom prst="rect">
                            <a:avLst/>
                          </a:prstGeom>
                          <a:noFill/>
                        </wps:spPr>
                        <wps:txbx>
                          <w:txbxContent>
                            <w:p w14:paraId="6C10F7E5" w14:textId="77777777" w:rsidR="00652077" w:rsidRPr="0070502B" w:rsidRDefault="00652077"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Menu</w:t>
                              </w:r>
                            </w:p>
                          </w:txbxContent>
                        </wps:txbx>
                        <wps:bodyPr wrap="square" rtlCol="0">
                          <a:noAutofit/>
                        </wps:bodyPr>
                      </wps:wsp>
                      <wps:wsp>
                        <wps:cNvPr id="13" name="TextBox 18"/>
                        <wps:cNvSpPr txBox="1"/>
                        <wps:spPr>
                          <a:xfrm>
                            <a:off x="349791" y="2696492"/>
                            <a:ext cx="1158670" cy="354329"/>
                          </a:xfrm>
                          <a:prstGeom prst="rect">
                            <a:avLst/>
                          </a:prstGeom>
                          <a:noFill/>
                        </wps:spPr>
                        <wps:txbx>
                          <w:txbxContent>
                            <w:p w14:paraId="263C5BB0" w14:textId="77777777" w:rsidR="00652077" w:rsidRPr="0070502B" w:rsidRDefault="00652077"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Structure</w:t>
                              </w:r>
                            </w:p>
                          </w:txbxContent>
                        </wps:txbx>
                        <wps:bodyPr wrap="square" rtlCol="0">
                          <a:noAutofit/>
                        </wps:bodyPr>
                      </wps:wsp>
                      <wps:wsp>
                        <wps:cNvPr id="14" name="TextBox 19"/>
                        <wps:cNvSpPr txBox="1"/>
                        <wps:spPr>
                          <a:xfrm>
                            <a:off x="444799" y="3632930"/>
                            <a:ext cx="1111249" cy="354329"/>
                          </a:xfrm>
                          <a:prstGeom prst="rect">
                            <a:avLst/>
                          </a:prstGeom>
                          <a:noFill/>
                        </wps:spPr>
                        <wps:txbx>
                          <w:txbxContent>
                            <w:p w14:paraId="444D6DA5" w14:textId="77777777" w:rsidR="00652077" w:rsidRPr="0070502B" w:rsidRDefault="00652077"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Toolbar</w:t>
                              </w:r>
                            </w:p>
                          </w:txbxContent>
                        </wps:txbx>
                        <wps:bodyPr wrap="square" rtlCol="0">
                          <a:noAutofit/>
                        </wps:bodyPr>
                      </wps:wsp>
                      <wps:wsp>
                        <wps:cNvPr id="15" name="TextBox 20"/>
                        <wps:cNvSpPr txBox="1"/>
                        <wps:spPr>
                          <a:xfrm>
                            <a:off x="26177" y="4448474"/>
                            <a:ext cx="1663065" cy="880110"/>
                          </a:xfrm>
                          <a:prstGeom prst="rect">
                            <a:avLst/>
                          </a:prstGeom>
                          <a:noFill/>
                        </wps:spPr>
                        <wps:txbx>
                          <w:txbxContent>
                            <w:p w14:paraId="2B1FECB9" w14:textId="77777777" w:rsidR="00652077" w:rsidRDefault="00652077" w:rsidP="0070502B">
                              <w:pPr>
                                <w:pStyle w:val="NormalWeb"/>
                                <w:spacing w:before="0" w:beforeAutospacing="0" w:after="0" w:afterAutospacing="0"/>
                                <w:jc w:val="center"/>
                                <w:rPr>
                                  <w:rFonts w:ascii="Arial" w:hAnsi="Arial" w:cs="Arial"/>
                                  <w:color w:val="000000" w:themeColor="text1"/>
                                  <w:kern w:val="24"/>
                                  <w:sz w:val="20"/>
                                  <w:szCs w:val="20"/>
                                  <w:lang w:val="en-US"/>
                                </w:rPr>
                              </w:pPr>
                              <w:r>
                                <w:rPr>
                                  <w:rFonts w:ascii="Arial" w:hAnsi="Arial" w:cs="Arial"/>
                                  <w:color w:val="000000" w:themeColor="text1"/>
                                  <w:kern w:val="24"/>
                                  <w:sz w:val="20"/>
                                  <w:szCs w:val="20"/>
                                  <w:lang w:val="en-US"/>
                                </w:rPr>
                                <w:t xml:space="preserve">Parameters </w:t>
                              </w:r>
                            </w:p>
                            <w:p w14:paraId="02C94443" w14:textId="77777777" w:rsidR="00652077" w:rsidRPr="0070502B" w:rsidRDefault="00652077"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for curve calculation</w:t>
                              </w:r>
                            </w:p>
                          </w:txbxContent>
                        </wps:txbx>
                        <wps:bodyPr wrap="square" rtlCol="0">
                          <a:noAutofit/>
                        </wps:bodyPr>
                      </wps:wsp>
                      <wps:wsp>
                        <wps:cNvPr id="16" name="TextBox 21"/>
                        <wps:cNvSpPr txBox="1"/>
                        <wps:spPr>
                          <a:xfrm>
                            <a:off x="-32883" y="5656968"/>
                            <a:ext cx="1722120" cy="617220"/>
                          </a:xfrm>
                          <a:prstGeom prst="rect">
                            <a:avLst/>
                          </a:prstGeom>
                          <a:noFill/>
                        </wps:spPr>
                        <wps:txbx>
                          <w:txbxContent>
                            <w:p w14:paraId="5397E90B" w14:textId="77777777" w:rsidR="00652077" w:rsidRPr="0070502B" w:rsidRDefault="00652077"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Measured and target curves</w:t>
                              </w:r>
                            </w:p>
                          </w:txbxContent>
                        </wps:txbx>
                        <wps:bodyPr wrap="square" rtlCol="0">
                          <a:noAutofit/>
                        </wps:bodyPr>
                      </wps:wsp>
                    </wpg:wgp>
                  </a:graphicData>
                </a:graphic>
              </wp:inline>
            </w:drawing>
          </mc:Choice>
          <mc:Fallback>
            <w:pict>
              <v:group w14:anchorId="05A50072" id="Группа 22" o:spid="_x0000_s1026" style="width:435.15pt;height:313pt;mso-position-horizontal-relative:char;mso-position-vertical-relative:line" coordorigin="-328" coordsize="88801,639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5" o:spid="_x0000_s1027" type="#_x0000_t75" style="position:absolute;left:19029;width:69444;height:6391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">
                  <v:imagedata r:id="rId17" o:title=""/>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6" o:spid="_x0000_s1028" type="#_x0000_t87" style="position:absolute;left:16266;top:21764;width:2763;height:140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" adj="1520,10936" strokecolor="#0070c0" strokeweight="2.25pt">
                  <v:stroke joinstyle="miter"/>
                </v:shape>
                <v:shape id="Левая фигурная скобка 8" o:spid="_x0000_s1029" type="#_x0000_t87" style="position:absolute;left:16266;top:40338;width:2763;height:170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" adj="1260,10936" strokecolor="#0070c0" strokeweight="2.25pt">
                  <v:stroke joinstyle="miter"/>
                </v:shape>
                <v:shapetype id="_x0000_t32" coordsize="21600,21600" o:spt="32" o:oned="t" path="m,l21600,21600e" filled="f">
                  <v:path arrowok="t" fillok="f" o:connecttype="none"/>
                  <o:lock v:ext="edit" shapetype="t"/>
                </v:shapetype>
                <v:shape id="Прямая со стрелкой 9" o:spid="_x0000_s1030" type="#_x0000_t32" style="position:absolute;left:15085;top:20334;width:39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" strokecolor="#5b9bd5 [3204]" strokeweight="3.75pt">
                  <v:stroke endarrow="classic" endarrowwidth="wide" endarrowlength="long" joinstyle="miter"/>
                </v:shape>
                <v:shape id="Прямая со стрелкой 10" o:spid="_x0000_s1031" type="#_x0000_t32" style="position:absolute;left:15559;top:38332;width:38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" strokecolor="#5b9bd5 [3204]" strokeweight="3.75pt">
                  <v:stroke endarrow="classic" endarrowwidth="wide" endarrowlength="long" joinstyle="miter"/>
                </v:shape>
                <v:shape id="Прямая со стрелкой 11" o:spid="_x0000_s1032" type="#_x0000_t32" style="position:absolute;left:15560;top:59860;width:38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" strokecolor="#5b9bd5 [3204]" strokeweight="3.75pt">
                  <v:stroke endarrow="classic" endarrowwidth="wide" endarrowlength="long" joinstyle="miter"/>
                </v:shape>
                <v:shapetype id="_x0000_t202" coordsize="21600,21600" o:spt="202" path="m,l,21600r21600,l21600,xe">
                  <v:stroke joinstyle="miter"/>
                  <v:path gradientshapeok="t" o:connecttype="rect"/>
                </v:shapetype>
                <v:shape id="TextBox 17" o:spid="_x0000_s1033" type="#_x0000_t202" style="position:absolute;left:5154;top:18123;width:8751;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6C10F7E5" w14:textId="77777777" w:rsidR="00652077" w:rsidRPr="0070502B" w:rsidRDefault="00652077"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Menu</w:t>
                        </w:r>
                      </w:p>
                    </w:txbxContent>
                  </v:textbox>
                </v:shape>
                <v:shape id="TextBox 18" o:spid="_x0000_s1034" type="#_x0000_t202" style="position:absolute;left:3497;top:26964;width:11587;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263C5BB0" w14:textId="77777777" w:rsidR="00652077" w:rsidRPr="0070502B" w:rsidRDefault="00652077"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Structure</w:t>
                        </w:r>
                      </w:p>
                    </w:txbxContent>
                  </v:textbox>
                </v:shape>
                <v:shape id="TextBox 19" o:spid="_x0000_s1035" type="#_x0000_t202" style="position:absolute;left:4447;top:36329;width:1111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444D6DA5" w14:textId="77777777" w:rsidR="00652077" w:rsidRPr="0070502B" w:rsidRDefault="00652077"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Toolbar</w:t>
                        </w:r>
                      </w:p>
                    </w:txbxContent>
                  </v:textbox>
                </v:shape>
                <v:shape id="TextBox 20" o:spid="_x0000_s1036" type="#_x0000_t202" style="position:absolute;left:261;top:44484;width:16631;height:8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2B1FECB9" w14:textId="77777777" w:rsidR="00652077" w:rsidRDefault="00652077" w:rsidP="0070502B">
                        <w:pPr>
                          <w:pStyle w:val="NormalWeb"/>
                          <w:spacing w:before="0" w:beforeAutospacing="0" w:after="0" w:afterAutospacing="0"/>
                          <w:jc w:val="center"/>
                          <w:rPr>
                            <w:rFonts w:ascii="Arial" w:hAnsi="Arial" w:cs="Arial"/>
                            <w:color w:val="000000" w:themeColor="text1"/>
                            <w:kern w:val="24"/>
                            <w:sz w:val="20"/>
                            <w:szCs w:val="20"/>
                            <w:lang w:val="en-US"/>
                          </w:rPr>
                        </w:pPr>
                        <w:r>
                          <w:rPr>
                            <w:rFonts w:ascii="Arial" w:hAnsi="Arial" w:cs="Arial"/>
                            <w:color w:val="000000" w:themeColor="text1"/>
                            <w:kern w:val="24"/>
                            <w:sz w:val="20"/>
                            <w:szCs w:val="20"/>
                            <w:lang w:val="en-US"/>
                          </w:rPr>
                          <w:t xml:space="preserve">Parameters </w:t>
                        </w:r>
                      </w:p>
                      <w:p w14:paraId="02C94443" w14:textId="77777777" w:rsidR="00652077" w:rsidRPr="0070502B" w:rsidRDefault="00652077"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for curve calculation</w:t>
                        </w:r>
                      </w:p>
                    </w:txbxContent>
                  </v:textbox>
                </v:shape>
                <v:shape id="TextBox 21" o:spid="_x0000_s1037" type="#_x0000_t202" style="position:absolute;left:-328;top:56569;width:17220;height:6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5397E90B" w14:textId="77777777" w:rsidR="00652077" w:rsidRPr="0070502B" w:rsidRDefault="00652077"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Measured and target curves</w:t>
                        </w:r>
                      </w:p>
                    </w:txbxContent>
                  </v:textbox>
                </v:shape>
                <w10:anchorlock/>
              </v:group>
            </w:pict>
          </mc:Fallback>
        </mc:AlternateContent>
      </w:r>
    </w:p>
    <w:p w14:paraId="4E75FF7D" w14:textId="77777777" w:rsidR="00705A12" w:rsidRPr="00D22AB6" w:rsidRDefault="00366519" w:rsidP="00705A12">
      <w:pPr>
        <w:spacing w:line="360" w:lineRule="auto"/>
        <w:jc w:val="both"/>
      </w:pPr>
      <w:r>
        <w:t xml:space="preserve">Создадим периодическое </w:t>
      </w:r>
      <w:r>
        <w:rPr>
          <w:lang w:val="en-US"/>
        </w:rPr>
        <w:t>Mo</w:t>
      </w:r>
      <w:r>
        <w:t>/B</w:t>
      </w:r>
      <w:r>
        <w:rPr>
          <w:lang w:val="en-US"/>
        </w:rPr>
        <w:t>e</w:t>
      </w:r>
      <w:r>
        <w:t xml:space="preserve"> зеркало на </w:t>
      </w:r>
      <w:r>
        <w:rPr>
          <w:lang w:val="en-US"/>
        </w:rPr>
        <w:t>Si</w:t>
      </w:r>
      <w:r w:rsidRPr="00366519">
        <w:t xml:space="preserve"> </w:t>
      </w:r>
      <w:r>
        <w:t>подложке.</w:t>
      </w:r>
      <w:r w:rsidR="006F4896">
        <w:t xml:space="preserve"> Для этого на панели </w:t>
      </w:r>
      <w:r w:rsidR="00D30A7E">
        <w:t>инструментов</w:t>
      </w:r>
      <w:r w:rsidR="006F4896">
        <w:t xml:space="preserve"> нужно нажать кнопку </w:t>
      </w:r>
      <w:r w:rsidR="006F4896" w:rsidRPr="006F4896">
        <w:t>“</w:t>
      </w:r>
      <w:r w:rsidR="006F4896">
        <w:rPr>
          <w:lang w:val="en-US"/>
        </w:rPr>
        <w:t>Add</w:t>
      </w:r>
      <w:r w:rsidR="006F4896">
        <w:t xml:space="preserve"> </w:t>
      </w:r>
      <w:r w:rsidR="00D22AB6">
        <w:rPr>
          <w:lang w:val="en-US"/>
        </w:rPr>
        <w:t>S</w:t>
      </w:r>
      <w:r w:rsidR="006F4896">
        <w:rPr>
          <w:lang w:val="en-US"/>
        </w:rPr>
        <w:t>ubstrate</w:t>
      </w:r>
      <w:r w:rsidR="006F4896" w:rsidRPr="006F4896">
        <w:t>”</w:t>
      </w:r>
      <w:r w:rsidR="003D1FD9" w:rsidRPr="003D1FD9">
        <w:t xml:space="preserve"> </w:t>
      </w:r>
      <w:r w:rsidR="003D1FD9">
        <w:rPr>
          <w:noProof/>
          <w:lang w:eastAsia="ru-RU"/>
        </w:rPr>
        <w:drawing>
          <wp:inline distT="0" distB="0" distL="0" distR="0" wp14:anchorId="2134E4E0" wp14:editId="053D3CA2">
            <wp:extent cx="129600" cy="118800"/>
            <wp:effectExtent l="0" t="0" r="381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9600" cy="118800"/>
                    </a:xfrm>
                    <a:prstGeom prst="rect">
                      <a:avLst/>
                    </a:prstGeom>
                    <a:noFill/>
                    <a:ln>
                      <a:noFill/>
                    </a:ln>
                  </pic:spPr>
                </pic:pic>
              </a:graphicData>
            </a:graphic>
          </wp:inline>
        </w:drawing>
      </w:r>
      <w:r w:rsidR="00D22AB6" w:rsidRPr="00D22AB6">
        <w:t xml:space="preserve">, </w:t>
      </w:r>
      <w:r w:rsidR="00D22AB6">
        <w:t xml:space="preserve">потом </w:t>
      </w:r>
      <w:r w:rsidR="00D22AB6" w:rsidRPr="00D22AB6">
        <w:t>“</w:t>
      </w:r>
      <w:r w:rsidR="00D22AB6">
        <w:rPr>
          <w:lang w:val="en-US"/>
        </w:rPr>
        <w:t>Add</w:t>
      </w:r>
      <w:r w:rsidR="00D22AB6" w:rsidRPr="00D22AB6">
        <w:t xml:space="preserve"> </w:t>
      </w:r>
      <w:r w:rsidR="00D22AB6">
        <w:rPr>
          <w:lang w:val="en-US"/>
        </w:rPr>
        <w:t>Multilayer</w:t>
      </w:r>
      <w:r w:rsidR="00D22AB6" w:rsidRPr="00D22AB6">
        <w:t>”</w:t>
      </w:r>
      <w:r w:rsidR="003D1FD9" w:rsidRPr="003D1FD9">
        <w:t xml:space="preserve"> </w:t>
      </w:r>
      <w:r w:rsidR="0093514E">
        <w:rPr>
          <w:noProof/>
          <w:lang w:eastAsia="ru-RU"/>
        </w:rPr>
        <w:drawing>
          <wp:inline distT="0" distB="0" distL="0" distR="0" wp14:anchorId="194BC71E" wp14:editId="0B2284D5">
            <wp:extent cx="122400" cy="122400"/>
            <wp:effectExtent l="0"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22400" cy="122400"/>
                    </a:xfrm>
                    <a:prstGeom prst="rect">
                      <a:avLst/>
                    </a:prstGeom>
                    <a:noFill/>
                    <a:ln>
                      <a:noFill/>
                    </a:ln>
                  </pic:spPr>
                </pic:pic>
              </a:graphicData>
            </a:graphic>
          </wp:inline>
        </w:drawing>
      </w:r>
      <w:r w:rsidR="00102C8A">
        <w:t>.</w:t>
      </w:r>
    </w:p>
    <w:p w14:paraId="1FD748BC" w14:textId="77777777" w:rsidR="00705A12" w:rsidRDefault="006516BA" w:rsidP="00160429">
      <w:pPr>
        <w:spacing w:line="360" w:lineRule="auto"/>
        <w:ind w:firstLine="2694"/>
        <w:jc w:val="both"/>
      </w:pPr>
      <w:r w:rsidRPr="006516BA">
        <w:rPr>
          <w:noProof/>
          <w:lang w:eastAsia="ru-RU"/>
        </w:rPr>
        <mc:AlternateContent>
          <mc:Choice Requires="wpg">
            <w:drawing>
              <wp:inline distT="0" distB="0" distL="0" distR="0" wp14:anchorId="464EA0AE" wp14:editId="5177055E">
                <wp:extent cx="2678288" cy="912237"/>
                <wp:effectExtent l="0" t="0" r="8255" b="2540"/>
                <wp:docPr id="29" name="Группа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678288" cy="912237"/>
                          <a:chOff x="0" y="83584"/>
                          <a:chExt cx="2486025" cy="847725"/>
                        </a:xfrm>
                      </wpg:grpSpPr>
                      <pic:pic xmlns:pic="http://schemas.openxmlformats.org/drawingml/2006/picture">
                        <pic:nvPicPr>
                          <pic:cNvPr id="30" name="Рисунок 30"/>
                          <pic:cNvPicPr>
                            <a:picLocks noChangeAspect="1"/>
                          </pic:cNvPicPr>
                        </pic:nvPicPr>
                        <pic:blipFill>
                          <a:blip r:embed="rId20"/>
                          <a:stretch>
                            <a:fillRect/>
                          </a:stretch>
                        </pic:blipFill>
                        <pic:spPr>
                          <a:xfrm>
                            <a:off x="0" y="83584"/>
                            <a:ext cx="2486025" cy="847725"/>
                          </a:xfrm>
                          <a:prstGeom prst="rect">
                            <a:avLst/>
                          </a:prstGeom>
                        </pic:spPr>
                      </pic:pic>
                      <wps:wsp>
                        <wps:cNvPr id="31" name="Скругленный прямоугольник 31"/>
                        <wps:cNvSpPr/>
                        <wps:spPr>
                          <a:xfrm>
                            <a:off x="1045370" y="357429"/>
                            <a:ext cx="357187" cy="300038"/>
                          </a:xfrm>
                          <a:prstGeom prst="roundRect">
                            <a:avLst>
                              <a:gd name="adj" fmla="val 50000"/>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 name="Скругленный прямоугольник 32"/>
                        <wps:cNvSpPr/>
                        <wps:spPr>
                          <a:xfrm>
                            <a:off x="607220" y="357428"/>
                            <a:ext cx="357187" cy="300038"/>
                          </a:xfrm>
                          <a:prstGeom prst="roundRect">
                            <a:avLst>
                              <a:gd name="adj" fmla="val 50000"/>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544FCA9C" id="Группа 8" o:spid="_x0000_s1026" style="width:210.9pt;height:71.85pt;mso-position-horizontal-relative:char;mso-position-vertical-relative:line" coordorigin=",835" coordsize="24860,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">
                <o:lock v:ext="edit" aspectratio="t"/>
                <v:shape id="Рисунок 30" o:spid="_x0000_s1027" type="#_x0000_t75" style="position:absolute;top:835;width:24860;height:84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">
                  <v:imagedata r:id="rId22" o:title=""/>
                  <v:path arrowok="t"/>
                </v:shape>
                <v:roundrect id="Скругленный прямоугольник 31" o:spid="_x0000_s1028" style="position:absolute;left:10453;top:3574;width:3572;height:3000;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" filled="f" strokecolor="red" strokeweight="2.25pt">
                  <v:stroke joinstyle="miter"/>
                </v:roundrect>
                <v:roundrect id="Скругленный прямоугольник 32" o:spid="_x0000_s1029" style="position:absolute;left:6072;top:3574;width:3572;height:3000;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" filled="f" strokecolor="red" strokeweight="2.25pt">
                  <v:stroke joinstyle="miter"/>
                </v:roundrect>
                <w10:anchorlock/>
              </v:group>
            </w:pict>
          </mc:Fallback>
        </mc:AlternateContent>
      </w:r>
    </w:p>
    <w:p w14:paraId="210E2479" w14:textId="77777777" w:rsidR="00B6087C" w:rsidRPr="00B6087C" w:rsidRDefault="00B6087C" w:rsidP="00705A12">
      <w:pPr>
        <w:spacing w:line="360" w:lineRule="auto"/>
        <w:jc w:val="both"/>
      </w:pPr>
      <w:r>
        <w:t xml:space="preserve">При нажатии </w:t>
      </w:r>
      <w:r w:rsidRPr="00D22AB6">
        <w:t>“</w:t>
      </w:r>
      <w:r>
        <w:rPr>
          <w:lang w:val="en-US"/>
        </w:rPr>
        <w:t>Add</w:t>
      </w:r>
      <w:r w:rsidRPr="00D22AB6">
        <w:t xml:space="preserve"> </w:t>
      </w:r>
      <w:r>
        <w:rPr>
          <w:lang w:val="en-US"/>
        </w:rPr>
        <w:t>Multilayer</w:t>
      </w:r>
      <w:r w:rsidRPr="00D22AB6">
        <w:t>”</w:t>
      </w:r>
      <w:r w:rsidR="0093514E" w:rsidRPr="0093514E">
        <w:t xml:space="preserve"> </w:t>
      </w:r>
      <w:r w:rsidR="0093514E">
        <w:rPr>
          <w:noProof/>
          <w:lang w:eastAsia="ru-RU"/>
        </w:rPr>
        <w:drawing>
          <wp:inline distT="0" distB="0" distL="0" distR="0" wp14:anchorId="5E15DAB0" wp14:editId="07736F3A">
            <wp:extent cx="122400" cy="122400"/>
            <wp:effectExtent l="0" t="0" r="0" b="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22400" cy="122400"/>
                    </a:xfrm>
                    <a:prstGeom prst="rect">
                      <a:avLst/>
                    </a:prstGeom>
                    <a:noFill/>
                    <a:ln>
                      <a:noFill/>
                    </a:ln>
                  </pic:spPr>
                </pic:pic>
              </a:graphicData>
            </a:graphic>
          </wp:inline>
        </w:drawing>
      </w:r>
      <w:r>
        <w:t xml:space="preserve"> появится окно, в которое можно ввести число слоев в элементарной ячейке периодическо</w:t>
      </w:r>
      <w:r w:rsidR="00865D6A">
        <w:t>го</w:t>
      </w:r>
      <w:r w:rsidR="00865D6A" w:rsidRPr="00865D6A">
        <w:t xml:space="preserve"> </w:t>
      </w:r>
      <w:proofErr w:type="spellStart"/>
      <w:r w:rsidR="00865D6A">
        <w:t>стэка</w:t>
      </w:r>
      <w:proofErr w:type="spellEnd"/>
      <w:r>
        <w:t xml:space="preserve"> (≥</w:t>
      </w:r>
      <w:r w:rsidRPr="00B6087C">
        <w:t>2</w:t>
      </w:r>
      <w:r>
        <w:t>)</w:t>
      </w:r>
      <w:r w:rsidRPr="00B6087C">
        <w:t xml:space="preserve">. </w:t>
      </w:r>
      <w:r>
        <w:t xml:space="preserve">Оставляем цифру 2 и нажимаем </w:t>
      </w:r>
      <w:r>
        <w:rPr>
          <w:lang w:val="en-US"/>
        </w:rPr>
        <w:t>Enter</w:t>
      </w:r>
      <w:r w:rsidRPr="00B6087C">
        <w:t>.</w:t>
      </w:r>
    </w:p>
    <w:p w14:paraId="3699F712" w14:textId="77777777" w:rsidR="00B6087C" w:rsidRDefault="00B6087C" w:rsidP="00B6087C">
      <w:pPr>
        <w:spacing w:line="360" w:lineRule="auto"/>
        <w:jc w:val="center"/>
      </w:pPr>
      <w:r>
        <w:rPr>
          <w:noProof/>
          <w:lang w:eastAsia="ru-RU"/>
        </w:rPr>
        <w:drawing>
          <wp:inline distT="0" distB="0" distL="0" distR="0" wp14:anchorId="727EBD03" wp14:editId="03261E18">
            <wp:extent cx="2406770" cy="1334366"/>
            <wp:effectExtent l="0" t="0" r="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434750" cy="1349879"/>
                    </a:xfrm>
                    <a:prstGeom prst="rect">
                      <a:avLst/>
                    </a:prstGeom>
                    <a:noFill/>
                    <a:ln>
                      <a:noFill/>
                    </a:ln>
                  </pic:spPr>
                </pic:pic>
              </a:graphicData>
            </a:graphic>
          </wp:inline>
        </w:drawing>
      </w:r>
    </w:p>
    <w:p w14:paraId="4BA84175" w14:textId="77777777" w:rsidR="00705A12" w:rsidRDefault="00AE1EE2" w:rsidP="00705A12">
      <w:pPr>
        <w:spacing w:line="360" w:lineRule="auto"/>
        <w:jc w:val="both"/>
      </w:pPr>
      <w:r>
        <w:t>Теперь наша структура выглядит так:</w:t>
      </w:r>
    </w:p>
    <w:p w14:paraId="10E41021" w14:textId="77777777" w:rsidR="00705A12" w:rsidRDefault="00B6087C" w:rsidP="00B6087C">
      <w:pPr>
        <w:spacing w:line="360" w:lineRule="auto"/>
        <w:jc w:val="center"/>
      </w:pPr>
      <w:r>
        <w:rPr>
          <w:noProof/>
          <w:lang w:eastAsia="ru-RU"/>
        </w:rPr>
        <w:lastRenderedPageBreak/>
        <w:drawing>
          <wp:inline distT="0" distB="0" distL="0" distR="0" wp14:anchorId="685D37E3" wp14:editId="5B35F002">
            <wp:extent cx="3735393" cy="2004143"/>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64398" cy="2019705"/>
                    </a:xfrm>
                    <a:prstGeom prst="rect">
                      <a:avLst/>
                    </a:prstGeom>
                    <a:noFill/>
                    <a:ln>
                      <a:noFill/>
                    </a:ln>
                  </pic:spPr>
                </pic:pic>
              </a:graphicData>
            </a:graphic>
          </wp:inline>
        </w:drawing>
      </w:r>
    </w:p>
    <w:p w14:paraId="184B87AD" w14:textId="77777777" w:rsidR="00705A12" w:rsidRPr="001F3E8B" w:rsidRDefault="007628D9" w:rsidP="00705A12">
      <w:pPr>
        <w:spacing w:line="360" w:lineRule="auto"/>
        <w:jc w:val="both"/>
      </w:pPr>
      <w:r>
        <w:t xml:space="preserve">Структура </w:t>
      </w:r>
      <w:r w:rsidR="00335E52">
        <w:t>представлена</w:t>
      </w:r>
      <w:r>
        <w:t xml:space="preserve"> в виде древовидного списка с основной информацией</w:t>
      </w:r>
      <w:r w:rsidR="00335E52">
        <w:t xml:space="preserve"> о каждом элементе</w:t>
      </w:r>
      <w:r>
        <w:t xml:space="preserve">. </w:t>
      </w:r>
      <w:r w:rsidR="00B6087C">
        <w:t xml:space="preserve">По умолчанию </w:t>
      </w:r>
      <w:proofErr w:type="spellStart"/>
      <w:r w:rsidR="00335E52">
        <w:t>стэк</w:t>
      </w:r>
      <w:proofErr w:type="spellEnd"/>
      <w:r w:rsidR="00B6087C">
        <w:t xml:space="preserve"> содержит один период с ука</w:t>
      </w:r>
      <w:r w:rsidR="00307AEE">
        <w:t>занным числом (в нашем случае два</w:t>
      </w:r>
      <w:r w:rsidR="00B6087C">
        <w:t>) одинаковы</w:t>
      </w:r>
      <w:r w:rsidR="00D14F07">
        <w:t>х</w:t>
      </w:r>
      <w:r w:rsidR="00B6087C">
        <w:t xml:space="preserve"> сло</w:t>
      </w:r>
      <w:r w:rsidR="00D14F07">
        <w:t>ёв</w:t>
      </w:r>
      <w:r w:rsidR="00B6087C">
        <w:t xml:space="preserve">. </w:t>
      </w:r>
      <w:r>
        <w:t>Слои также имеют материал, плотность, толщину и интерфейс</w:t>
      </w:r>
      <w:r w:rsidR="001F3E8B" w:rsidRPr="001F3E8B">
        <w:t xml:space="preserve"> </w:t>
      </w:r>
      <w:r>
        <w:t>по умолчанию</w:t>
      </w:r>
      <w:r w:rsidR="001F3E8B">
        <w:t>.</w:t>
      </w:r>
      <w:r w:rsidRPr="007628D9">
        <w:t xml:space="preserve"> </w:t>
      </w:r>
      <w:r w:rsidR="001F3E8B">
        <w:t>Значения по умолчанию могут быть изменены в конфигурационном файле. Изменить текущие параметры элемента структуры можно двойным кликом по элементу или выдели</w:t>
      </w:r>
      <w:r w:rsidR="00B01FB2">
        <w:t>в</w:t>
      </w:r>
      <w:r w:rsidR="001F3E8B">
        <w:t xml:space="preserve"> элемент и нажав </w:t>
      </w:r>
      <w:r w:rsidR="002B4D6F">
        <w:t>иконку</w:t>
      </w:r>
      <w:r w:rsidR="001F3E8B">
        <w:t xml:space="preserve"> </w:t>
      </w:r>
      <w:r w:rsidR="001F3E8B" w:rsidRPr="001F3E8B">
        <w:t>“</w:t>
      </w:r>
      <w:r w:rsidR="001F3E8B">
        <w:rPr>
          <w:lang w:val="en-US"/>
        </w:rPr>
        <w:t>Edit</w:t>
      </w:r>
      <w:r w:rsidR="001F3E8B" w:rsidRPr="001F3E8B">
        <w:t>”</w:t>
      </w:r>
      <w:r w:rsidR="001F3E8B">
        <w:t xml:space="preserve"> </w:t>
      </w:r>
      <w:r w:rsidR="00307AEE">
        <w:rPr>
          <w:noProof/>
          <w:lang w:eastAsia="ru-RU"/>
        </w:rPr>
        <w:drawing>
          <wp:inline distT="0" distB="0" distL="0" distR="0" wp14:anchorId="3F4566D3" wp14:editId="64868E48">
            <wp:extent cx="136800" cy="111600"/>
            <wp:effectExtent l="0" t="0" r="0" b="3175"/>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36800" cy="111600"/>
                    </a:xfrm>
                    <a:prstGeom prst="rect">
                      <a:avLst/>
                    </a:prstGeom>
                    <a:noFill/>
                    <a:ln>
                      <a:noFill/>
                    </a:ln>
                  </pic:spPr>
                </pic:pic>
              </a:graphicData>
            </a:graphic>
          </wp:inline>
        </w:drawing>
      </w:r>
      <w:r w:rsidR="001F3E8B">
        <w:t xml:space="preserve">. </w:t>
      </w:r>
    </w:p>
    <w:p w14:paraId="24A0A87A" w14:textId="77777777" w:rsidR="00705A12" w:rsidRDefault="006418D5" w:rsidP="006418D5">
      <w:pPr>
        <w:spacing w:line="360" w:lineRule="auto"/>
        <w:jc w:val="center"/>
      </w:pPr>
      <w:r>
        <w:rPr>
          <w:noProof/>
          <w:lang w:eastAsia="ru-RU"/>
        </w:rPr>
        <w:drawing>
          <wp:inline distT="0" distB="0" distL="0" distR="0" wp14:anchorId="190D5400" wp14:editId="2F5C306F">
            <wp:extent cx="3338422" cy="1771158"/>
            <wp:effectExtent l="0" t="0" r="0" b="635"/>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10115" cy="1862247"/>
                    </a:xfrm>
                    <a:prstGeom prst="rect">
                      <a:avLst/>
                    </a:prstGeom>
                    <a:noFill/>
                    <a:ln>
                      <a:noFill/>
                    </a:ln>
                  </pic:spPr>
                </pic:pic>
              </a:graphicData>
            </a:graphic>
          </wp:inline>
        </w:drawing>
      </w:r>
    </w:p>
    <w:p w14:paraId="426C25BD" w14:textId="77777777" w:rsidR="00705A12" w:rsidRPr="00213515" w:rsidRDefault="006418D5" w:rsidP="00213515">
      <w:pPr>
        <w:spacing w:line="360" w:lineRule="auto"/>
        <w:jc w:val="both"/>
      </w:pPr>
      <w:r>
        <w:t xml:space="preserve">Открывшееся окно позволяет задавать различные параметры слоя. </w:t>
      </w:r>
      <w:r w:rsidR="00BB45AC">
        <w:t>Зададим следующие: п</w:t>
      </w:r>
      <w:r w:rsidR="00213515">
        <w:t xml:space="preserve">ервый слой: материал – </w:t>
      </w:r>
      <w:r w:rsidR="00213515">
        <w:rPr>
          <w:lang w:val="en-US"/>
        </w:rPr>
        <w:t>Be</w:t>
      </w:r>
      <w:r w:rsidR="00213515">
        <w:t xml:space="preserve">, толщина 35 Å, </w:t>
      </w:r>
      <w:r w:rsidR="00213515">
        <w:rPr>
          <w:lang w:val="en-US"/>
        </w:rPr>
        <w:t>Roughness</w:t>
      </w:r>
      <w:r w:rsidR="00213515" w:rsidRPr="00213515">
        <w:t>/</w:t>
      </w:r>
      <w:r w:rsidR="00213515">
        <w:rPr>
          <w:lang w:val="en-US"/>
        </w:rPr>
        <w:t>Diffuseness</w:t>
      </w:r>
      <w:r w:rsidR="00213515" w:rsidRPr="00213515">
        <w:t xml:space="preserve"> 5 </w:t>
      </w:r>
      <w:r w:rsidR="00213515">
        <w:t xml:space="preserve">Å. Второй слой: материал – </w:t>
      </w:r>
      <w:r w:rsidR="00213515">
        <w:rPr>
          <w:lang w:val="en-US"/>
        </w:rPr>
        <w:t>Mo</w:t>
      </w:r>
      <w:r w:rsidR="00213515">
        <w:t>, толщина 25</w:t>
      </w:r>
      <w:r w:rsidR="00213515" w:rsidRPr="00213515">
        <w:t xml:space="preserve"> </w:t>
      </w:r>
      <w:r w:rsidR="00213515">
        <w:t>Å,</w:t>
      </w:r>
      <w:r w:rsidR="00213515" w:rsidRPr="00213515">
        <w:t xml:space="preserve"> </w:t>
      </w:r>
      <w:r w:rsidR="00213515">
        <w:rPr>
          <w:lang w:val="en-US"/>
        </w:rPr>
        <w:t>Roughness</w:t>
      </w:r>
      <w:r w:rsidR="00213515" w:rsidRPr="00213515">
        <w:t>/</w:t>
      </w:r>
      <w:r w:rsidR="00213515">
        <w:rPr>
          <w:lang w:val="en-US"/>
        </w:rPr>
        <w:t>Diffuseness</w:t>
      </w:r>
      <w:r w:rsidR="00213515" w:rsidRPr="00213515">
        <w:t xml:space="preserve"> 5 </w:t>
      </w:r>
      <w:r w:rsidR="00213515">
        <w:t>Å.</w:t>
      </w:r>
    </w:p>
    <w:p w14:paraId="49F0A032" w14:textId="77777777" w:rsidR="00705A12" w:rsidRDefault="006418D5" w:rsidP="006418D5">
      <w:pPr>
        <w:spacing w:line="360" w:lineRule="auto"/>
        <w:jc w:val="center"/>
      </w:pPr>
      <w:r>
        <w:rPr>
          <w:noProof/>
          <w:lang w:eastAsia="ru-RU"/>
        </w:rPr>
        <w:drawing>
          <wp:inline distT="0" distB="0" distL="0" distR="0" wp14:anchorId="7EBAE125" wp14:editId="625C4BF0">
            <wp:extent cx="4857292" cy="2542080"/>
            <wp:effectExtent l="0" t="0" r="635"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89651" cy="2559015"/>
                    </a:xfrm>
                    <a:prstGeom prst="rect">
                      <a:avLst/>
                    </a:prstGeom>
                    <a:noFill/>
                    <a:ln>
                      <a:noFill/>
                    </a:ln>
                  </pic:spPr>
                </pic:pic>
              </a:graphicData>
            </a:graphic>
          </wp:inline>
        </w:drawing>
      </w:r>
    </w:p>
    <w:p w14:paraId="2F3E8484" w14:textId="77777777" w:rsidR="00BB45AC" w:rsidRPr="00161ECC" w:rsidRDefault="00BB45AC" w:rsidP="00BB45AC">
      <w:pPr>
        <w:spacing w:line="360" w:lineRule="auto"/>
        <w:jc w:val="both"/>
      </w:pPr>
      <w:r>
        <w:lastRenderedPageBreak/>
        <w:t xml:space="preserve">Аналогично редактируются свойства подложки. Оставим материал </w:t>
      </w:r>
      <w:r>
        <w:rPr>
          <w:lang w:val="en-US"/>
        </w:rPr>
        <w:t>Si</w:t>
      </w:r>
      <w:r>
        <w:t xml:space="preserve">, а </w:t>
      </w:r>
      <w:r>
        <w:rPr>
          <w:lang w:val="en-US"/>
        </w:rPr>
        <w:t>Roughness</w:t>
      </w:r>
      <w:r w:rsidRPr="00213515">
        <w:t>/</w:t>
      </w:r>
      <w:r>
        <w:rPr>
          <w:lang w:val="en-US"/>
        </w:rPr>
        <w:t>Diffuseness</w:t>
      </w:r>
      <w:r w:rsidRPr="00213515">
        <w:t xml:space="preserve"> </w:t>
      </w:r>
      <w:r>
        <w:t>зададим 3</w:t>
      </w:r>
      <w:r w:rsidRPr="00213515">
        <w:t xml:space="preserve"> </w:t>
      </w:r>
      <w:r>
        <w:t>Å</w:t>
      </w:r>
      <w:r w:rsidR="00073F33">
        <w:t>.</w:t>
      </w:r>
      <w:r w:rsidR="00C046EA">
        <w:t xml:space="preserve"> Опять же</w:t>
      </w:r>
      <w:r w:rsidR="00307AEE">
        <w:t>,</w:t>
      </w:r>
      <w:r w:rsidR="00C046EA">
        <w:t xml:space="preserve"> аналогично открывается окно параметров </w:t>
      </w:r>
      <w:proofErr w:type="spellStart"/>
      <w:r w:rsidR="00573E21">
        <w:t>стэк</w:t>
      </w:r>
      <w:r w:rsidR="00161ECC">
        <w:t>а</w:t>
      </w:r>
      <w:proofErr w:type="spellEnd"/>
      <w:r w:rsidR="00161ECC">
        <w:t xml:space="preserve">. Установим число периодов 110. Величина периода и толщинное соотношение γ (отношение толщины </w:t>
      </w:r>
      <w:r w:rsidR="00AD0F82">
        <w:t>первого (верхнего)</w:t>
      </w:r>
      <w:r w:rsidR="00161ECC">
        <w:t xml:space="preserve"> слоя к периоду в двухкомпонентных </w:t>
      </w:r>
      <w:r w:rsidR="00890F76">
        <w:t>зеркалах</w:t>
      </w:r>
      <w:r w:rsidR="00161ECC">
        <w:t>)</w:t>
      </w:r>
      <w:r w:rsidR="00C03E13">
        <w:t xml:space="preserve"> уже рассчитаны в соответствии с заданными толщинами слоёв.</w:t>
      </w:r>
    </w:p>
    <w:p w14:paraId="0C6E9A71" w14:textId="77777777" w:rsidR="00705A12" w:rsidRPr="00BB45AC" w:rsidRDefault="00161ECC" w:rsidP="00161ECC">
      <w:pPr>
        <w:spacing w:line="360" w:lineRule="auto"/>
        <w:jc w:val="center"/>
      </w:pPr>
      <w:r>
        <w:rPr>
          <w:noProof/>
          <w:lang w:eastAsia="ru-RU"/>
        </w:rPr>
        <w:drawing>
          <wp:inline distT="0" distB="0" distL="0" distR="0" wp14:anchorId="09DA2E00" wp14:editId="12237A7D">
            <wp:extent cx="3892299" cy="1969184"/>
            <wp:effectExtent l="0" t="0" r="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62000" cy="2004447"/>
                    </a:xfrm>
                    <a:prstGeom prst="rect">
                      <a:avLst/>
                    </a:prstGeom>
                    <a:noFill/>
                    <a:ln>
                      <a:noFill/>
                    </a:ln>
                  </pic:spPr>
                </pic:pic>
              </a:graphicData>
            </a:graphic>
          </wp:inline>
        </w:drawing>
      </w:r>
    </w:p>
    <w:p w14:paraId="0A279667" w14:textId="77777777" w:rsidR="00705A12" w:rsidRDefault="00C03E13" w:rsidP="00705A12">
      <w:pPr>
        <w:spacing w:line="360" w:lineRule="auto"/>
        <w:jc w:val="both"/>
      </w:pPr>
      <w:r>
        <w:t xml:space="preserve">Всё, структура периодического </w:t>
      </w:r>
      <w:r>
        <w:rPr>
          <w:lang w:val="en-US"/>
        </w:rPr>
        <w:t>Mo</w:t>
      </w:r>
      <w:r w:rsidRPr="00C03E13">
        <w:t>/</w:t>
      </w:r>
      <w:r>
        <w:rPr>
          <w:lang w:val="en-US"/>
        </w:rPr>
        <w:t>Be</w:t>
      </w:r>
      <w:r>
        <w:t xml:space="preserve"> зеркала задана!</w:t>
      </w:r>
    </w:p>
    <w:p w14:paraId="2BC1AD7C" w14:textId="77777777" w:rsidR="00E2601C" w:rsidRPr="00E2601C" w:rsidRDefault="00E2601C" w:rsidP="00E2601C">
      <w:pPr>
        <w:pStyle w:val="Heading2"/>
        <w:rPr>
          <w:b/>
          <w:sz w:val="28"/>
        </w:rPr>
      </w:pPr>
      <w:bookmarkStart w:id="7" w:name="_Toc22208627"/>
      <w:r>
        <w:rPr>
          <w:b/>
          <w:sz w:val="28"/>
        </w:rPr>
        <w:t>Вычисление кривой отражения</w:t>
      </w:r>
      <w:bookmarkEnd w:id="7"/>
    </w:p>
    <w:p w14:paraId="40292D23" w14:textId="77777777" w:rsidR="00705A12" w:rsidRPr="005972A9" w:rsidRDefault="00C03E13" w:rsidP="00705A12">
      <w:pPr>
        <w:spacing w:line="360" w:lineRule="auto"/>
        <w:jc w:val="both"/>
      </w:pPr>
      <w:r>
        <w:t>Теперь рассчитаем кривую отражения</w:t>
      </w:r>
      <w:r w:rsidR="00DD6747">
        <w:t xml:space="preserve"> рентгеновского излучения от данного зеркала.</w:t>
      </w:r>
      <w:r w:rsidR="00D813C0">
        <w:t xml:space="preserve"> </w:t>
      </w:r>
      <w:r w:rsidR="009D0C4C">
        <w:t>Для этого нужно указать какую функций вычислять (отражение</w:t>
      </w:r>
      <w:r w:rsidR="009D0C4C" w:rsidRPr="009D0C4C">
        <w:t>/</w:t>
      </w:r>
      <w:r w:rsidR="009D0C4C">
        <w:t>прохождение</w:t>
      </w:r>
      <w:r w:rsidR="009D0C4C" w:rsidRPr="009D0C4C">
        <w:t>/</w:t>
      </w:r>
      <w:r w:rsidR="009D0C4C">
        <w:t xml:space="preserve">поглощение), задать свойства зондирующего пучка, тип и диапазон значений аргумента. Всё это можно сделать во вкладке </w:t>
      </w:r>
      <w:r w:rsidR="00307AEE" w:rsidRPr="00307AEE">
        <w:t>“</w:t>
      </w:r>
      <w:r w:rsidR="009D0C4C">
        <w:rPr>
          <w:lang w:val="en-US"/>
        </w:rPr>
        <w:t>Independent</w:t>
      </w:r>
      <w:r w:rsidR="009D0C4C" w:rsidRPr="000447A9">
        <w:t xml:space="preserve"> </w:t>
      </w:r>
      <w:r w:rsidR="009D0C4C">
        <w:rPr>
          <w:lang w:val="en-US"/>
        </w:rPr>
        <w:t>Variables</w:t>
      </w:r>
      <w:r w:rsidR="00307AEE" w:rsidRPr="00307AEE">
        <w:t>”</w:t>
      </w:r>
      <w:r w:rsidR="000447A9">
        <w:t>. Чтобы указать рассчитываемую величину</w:t>
      </w:r>
      <w:r w:rsidR="005972A9">
        <w:t xml:space="preserve">, нажмите на иконку </w:t>
      </w:r>
      <w:r w:rsidR="00307AEE">
        <w:rPr>
          <w:noProof/>
          <w:lang w:eastAsia="ru-RU"/>
        </w:rPr>
        <w:drawing>
          <wp:inline distT="0" distB="0" distL="0" distR="0" wp14:anchorId="761EC1A2" wp14:editId="14F754D9">
            <wp:extent cx="136800" cy="133200"/>
            <wp:effectExtent l="0" t="0" r="0" b="635"/>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36800" cy="133200"/>
                    </a:xfrm>
                    <a:prstGeom prst="rect">
                      <a:avLst/>
                    </a:prstGeom>
                    <a:noFill/>
                    <a:ln>
                      <a:noFill/>
                    </a:ln>
                  </pic:spPr>
                </pic:pic>
              </a:graphicData>
            </a:graphic>
          </wp:inline>
        </w:drawing>
      </w:r>
      <w:r w:rsidR="005972A9">
        <w:t xml:space="preserve">. В открывшемся окне убедитесь, что включена функция </w:t>
      </w:r>
      <w:r w:rsidR="005972A9" w:rsidRPr="005972A9">
        <w:t>“</w:t>
      </w:r>
      <w:r w:rsidR="005972A9">
        <w:rPr>
          <w:lang w:val="en-US"/>
        </w:rPr>
        <w:t>Reflectance</w:t>
      </w:r>
      <w:r w:rsidR="005972A9" w:rsidRPr="005972A9">
        <w:t>” (</w:t>
      </w:r>
      <w:r w:rsidR="005972A9">
        <w:t>она включена по</w:t>
      </w:r>
      <w:r w:rsidR="005972A9" w:rsidRPr="005972A9">
        <w:t xml:space="preserve"> </w:t>
      </w:r>
      <w:r w:rsidR="005972A9">
        <w:t>умолчанию</w:t>
      </w:r>
      <w:r w:rsidR="005972A9" w:rsidRPr="005972A9">
        <w:t>)</w:t>
      </w:r>
      <w:r w:rsidR="005972A9">
        <w:t xml:space="preserve">. </w:t>
      </w:r>
    </w:p>
    <w:p w14:paraId="06B56F4F" w14:textId="77777777" w:rsidR="000447A9" w:rsidRDefault="000447A9" w:rsidP="000447A9">
      <w:pPr>
        <w:spacing w:line="360" w:lineRule="auto"/>
        <w:jc w:val="center"/>
      </w:pPr>
      <w:r>
        <w:rPr>
          <w:noProof/>
          <w:lang w:eastAsia="ru-RU"/>
        </w:rPr>
        <w:lastRenderedPageBreak/>
        <w:drawing>
          <wp:inline distT="0" distB="0" distL="0" distR="0" wp14:anchorId="6F7EB902" wp14:editId="6B8C7A0F">
            <wp:extent cx="3086106" cy="4192497"/>
            <wp:effectExtent l="0" t="0" r="0" b="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02955" cy="4215386"/>
                    </a:xfrm>
                    <a:prstGeom prst="rect">
                      <a:avLst/>
                    </a:prstGeom>
                    <a:noFill/>
                    <a:ln>
                      <a:noFill/>
                    </a:ln>
                  </pic:spPr>
                </pic:pic>
              </a:graphicData>
            </a:graphic>
          </wp:inline>
        </w:drawing>
      </w:r>
    </w:p>
    <w:p w14:paraId="797BEA22" w14:textId="77777777" w:rsidR="004709EA" w:rsidRPr="001A5BD8" w:rsidRDefault="004709EA" w:rsidP="00886C3E">
      <w:pPr>
        <w:spacing w:line="360" w:lineRule="auto"/>
        <w:jc w:val="both"/>
      </w:pPr>
      <w:r>
        <w:t xml:space="preserve">Теперь следует задать параметры </w:t>
      </w:r>
      <w:r w:rsidRPr="004709EA">
        <w:t>“</w:t>
      </w:r>
      <w:r w:rsidR="00AC6DAB">
        <w:t>скана</w:t>
      </w:r>
      <w:r w:rsidRPr="004709EA">
        <w:t>”</w:t>
      </w:r>
      <w:r>
        <w:t xml:space="preserve">. Во вкладке </w:t>
      </w:r>
      <w:r w:rsidRPr="004709EA">
        <w:t>“</w:t>
      </w:r>
      <w:r>
        <w:rPr>
          <w:lang w:val="en-US"/>
        </w:rPr>
        <w:t>Plot</w:t>
      </w:r>
      <w:r w:rsidRPr="004709EA">
        <w:t xml:space="preserve">_1 </w:t>
      </w:r>
      <w:r>
        <w:rPr>
          <w:lang w:val="en-US"/>
        </w:rPr>
        <w:t>R</w:t>
      </w:r>
      <w:r w:rsidRPr="004709EA">
        <w:t>” (</w:t>
      </w:r>
      <w:r>
        <w:rPr>
          <w:lang w:val="en-US"/>
        </w:rPr>
        <w:t>Plot</w:t>
      </w:r>
      <w:r w:rsidRPr="004709EA">
        <w:t xml:space="preserve">_1 </w:t>
      </w:r>
      <w:r>
        <w:t xml:space="preserve">это автоматически сгенерированное название для данной кривой; </w:t>
      </w:r>
      <w:r>
        <w:rPr>
          <w:lang w:val="en-US"/>
        </w:rPr>
        <w:t>R</w:t>
      </w:r>
      <w:r w:rsidRPr="004709EA">
        <w:t xml:space="preserve"> </w:t>
      </w:r>
      <w:r>
        <w:t xml:space="preserve">означает, что </w:t>
      </w:r>
      <w:r w:rsidR="002B174D">
        <w:t>рассчитывается</w:t>
      </w:r>
      <w:r>
        <w:t xml:space="preserve"> </w:t>
      </w:r>
      <w:r>
        <w:rPr>
          <w:lang w:val="en-US"/>
        </w:rPr>
        <w:t>Reflectance</w:t>
      </w:r>
      <w:r w:rsidRPr="004709EA">
        <w:t>)</w:t>
      </w:r>
      <w:r w:rsidR="002B174D" w:rsidRPr="002B174D">
        <w:t xml:space="preserve"> </w:t>
      </w:r>
      <w:r w:rsidR="002B174D">
        <w:t xml:space="preserve">есть две строчки: </w:t>
      </w:r>
      <w:r w:rsidR="00886C3E" w:rsidRPr="00886C3E">
        <w:t>“</w:t>
      </w:r>
      <w:r w:rsidR="002B174D">
        <w:rPr>
          <w:lang w:val="en-US"/>
        </w:rPr>
        <w:t>Grazing</w:t>
      </w:r>
      <w:r w:rsidR="002B174D" w:rsidRPr="002B174D">
        <w:t xml:space="preserve"> </w:t>
      </w:r>
      <w:r w:rsidR="002B174D">
        <w:rPr>
          <w:lang w:val="en-US"/>
        </w:rPr>
        <w:t>angle</w:t>
      </w:r>
      <w:r w:rsidR="00886C3E" w:rsidRPr="00886C3E">
        <w:t>”</w:t>
      </w:r>
      <w:r w:rsidR="002B174D" w:rsidRPr="002B174D">
        <w:t xml:space="preserve"> </w:t>
      </w:r>
      <w:r w:rsidR="002B174D">
        <w:t>и</w:t>
      </w:r>
      <w:r w:rsidR="002B174D" w:rsidRPr="002B174D">
        <w:t xml:space="preserve"> </w:t>
      </w:r>
      <w:r w:rsidR="00886C3E" w:rsidRPr="00886C3E">
        <w:t>“</w:t>
      </w:r>
      <w:r w:rsidR="002B174D">
        <w:rPr>
          <w:lang w:val="en-US"/>
        </w:rPr>
        <w:t>Wavelength</w:t>
      </w:r>
      <w:r w:rsidR="00886C3E" w:rsidRPr="00886C3E">
        <w:t>”</w:t>
      </w:r>
      <w:r w:rsidR="002B174D" w:rsidRPr="002B174D">
        <w:t>.</w:t>
      </w:r>
      <w:r w:rsidR="00886C3E" w:rsidRPr="00886C3E">
        <w:t xml:space="preserve"> </w:t>
      </w:r>
      <w:r w:rsidR="001A5BD8">
        <w:t xml:space="preserve">Это значит, что сканирование может вестись по углу скольжения зондирующего пучка или по длине волны. </w:t>
      </w:r>
      <w:r w:rsidR="00886C3E">
        <w:t xml:space="preserve">Напротив </w:t>
      </w:r>
      <w:r w:rsidR="00886C3E" w:rsidRPr="00886C3E">
        <w:t>“</w:t>
      </w:r>
      <w:r w:rsidR="00886C3E">
        <w:rPr>
          <w:lang w:val="en-US"/>
        </w:rPr>
        <w:t>Grazing</w:t>
      </w:r>
      <w:r w:rsidR="00886C3E" w:rsidRPr="002B174D">
        <w:t xml:space="preserve"> </w:t>
      </w:r>
      <w:r w:rsidR="00886C3E">
        <w:rPr>
          <w:lang w:val="en-US"/>
        </w:rPr>
        <w:t>angle</w:t>
      </w:r>
      <w:r w:rsidR="00886C3E" w:rsidRPr="00886C3E">
        <w:t xml:space="preserve">” </w:t>
      </w:r>
      <w:r w:rsidR="00886C3E">
        <w:t xml:space="preserve">стоит статус </w:t>
      </w:r>
      <w:r w:rsidR="00886C3E" w:rsidRPr="00886C3E">
        <w:t>“</w:t>
      </w:r>
      <w:r w:rsidR="00886C3E">
        <w:rPr>
          <w:lang w:val="en-US"/>
        </w:rPr>
        <w:t>Active</w:t>
      </w:r>
      <w:r w:rsidR="00886C3E" w:rsidRPr="00886C3E">
        <w:t>”</w:t>
      </w:r>
      <w:r w:rsidR="00886C3E">
        <w:t xml:space="preserve">, </w:t>
      </w:r>
      <w:r w:rsidR="001A5BD8">
        <w:t>это означает, что буде</w:t>
      </w:r>
      <w:r w:rsidR="00D914BE">
        <w:t>т</w:t>
      </w:r>
      <w:r w:rsidR="001A5BD8">
        <w:t xml:space="preserve"> рассчитываться угловой скан. Однако в квадратных скобках указано всего одно значение угла – 90°. Откроем окно редактирования </w:t>
      </w:r>
      <w:r w:rsidR="001A5BD8" w:rsidRPr="001A5BD8">
        <w:t>“</w:t>
      </w:r>
      <w:r w:rsidR="001A5BD8">
        <w:rPr>
          <w:lang w:val="en-US"/>
        </w:rPr>
        <w:t>Grazing</w:t>
      </w:r>
      <w:r w:rsidR="001A5BD8" w:rsidRPr="001A5BD8">
        <w:t xml:space="preserve"> </w:t>
      </w:r>
      <w:r w:rsidR="001A5BD8">
        <w:rPr>
          <w:lang w:val="en-US"/>
        </w:rPr>
        <w:t>angle</w:t>
      </w:r>
      <w:r w:rsidR="001A5BD8" w:rsidRPr="001A5BD8">
        <w:t xml:space="preserve">” </w:t>
      </w:r>
      <w:r w:rsidR="001A5BD8">
        <w:t xml:space="preserve">и зададим </w:t>
      </w:r>
      <w:r w:rsidR="00EA31F7" w:rsidRPr="00EA31F7">
        <w:t>2</w:t>
      </w:r>
      <w:r w:rsidR="001A5BD8">
        <w:t>000 точек в сетке. Автоматически появится возможность выставить диапазон углов. Вместе с этим, можно настроить угловое разрешение, размеры пучка и образца.</w:t>
      </w:r>
    </w:p>
    <w:p w14:paraId="21D222A6" w14:textId="77777777" w:rsidR="00705A12" w:rsidRDefault="00EA31F7" w:rsidP="009D0C4C">
      <w:pPr>
        <w:spacing w:line="360" w:lineRule="auto"/>
        <w:jc w:val="center"/>
      </w:pPr>
      <w:r>
        <w:rPr>
          <w:noProof/>
          <w:lang w:eastAsia="ru-RU"/>
        </w:rPr>
        <w:lastRenderedPageBreak/>
        <w:drawing>
          <wp:inline distT="0" distB="0" distL="0" distR="0" wp14:anchorId="073386DE" wp14:editId="5EC99809">
            <wp:extent cx="3799677" cy="4244028"/>
            <wp:effectExtent l="0" t="0" r="0" b="4445"/>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99677" cy="4244028"/>
                    </a:xfrm>
                    <a:prstGeom prst="rect">
                      <a:avLst/>
                    </a:prstGeom>
                    <a:noFill/>
                    <a:ln>
                      <a:noFill/>
                    </a:ln>
                  </pic:spPr>
                </pic:pic>
              </a:graphicData>
            </a:graphic>
          </wp:inline>
        </w:drawing>
      </w:r>
    </w:p>
    <w:p w14:paraId="1587FD5E" w14:textId="77777777" w:rsidR="00705A12" w:rsidRDefault="001A5BD8" w:rsidP="00705A12">
      <w:pPr>
        <w:spacing w:line="360" w:lineRule="auto"/>
        <w:jc w:val="both"/>
      </w:pPr>
      <w:r>
        <w:t>Длину волны оставим прежней. Поскольку длина волны фиксирована, не нужно задавать сетку её значений.</w:t>
      </w:r>
      <w:r w:rsidR="007E23F7">
        <w:t xml:space="preserve"> Теперь параметры вычисления кривой отражения заданы и можно приступить, собственно, к вычислению.</w:t>
      </w:r>
    </w:p>
    <w:p w14:paraId="1D0FC86E" w14:textId="77777777" w:rsidR="00705A12" w:rsidRDefault="00F91025" w:rsidP="00F91025">
      <w:pPr>
        <w:spacing w:line="360" w:lineRule="auto"/>
        <w:jc w:val="center"/>
      </w:pPr>
      <w:r>
        <w:rPr>
          <w:noProof/>
          <w:lang w:eastAsia="ru-RU"/>
        </w:rPr>
        <w:drawing>
          <wp:inline distT="0" distB="0" distL="0" distR="0" wp14:anchorId="76DA839B" wp14:editId="37F7D88E">
            <wp:extent cx="3053751" cy="1516396"/>
            <wp:effectExtent l="0" t="0" r="0" b="762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53751" cy="1516396"/>
                    </a:xfrm>
                    <a:prstGeom prst="rect">
                      <a:avLst/>
                    </a:prstGeom>
                    <a:noFill/>
                    <a:ln>
                      <a:noFill/>
                    </a:ln>
                  </pic:spPr>
                </pic:pic>
              </a:graphicData>
            </a:graphic>
          </wp:inline>
        </w:drawing>
      </w:r>
    </w:p>
    <w:p w14:paraId="0188F02B" w14:textId="77777777" w:rsidR="00705A12" w:rsidRPr="008466A3" w:rsidRDefault="007F2F4A" w:rsidP="00705A12">
      <w:pPr>
        <w:spacing w:line="360" w:lineRule="auto"/>
        <w:jc w:val="both"/>
      </w:pPr>
      <w:r>
        <w:t xml:space="preserve">Чтобы рассчитать отражение, можно открыть меню </w:t>
      </w:r>
      <w:r w:rsidRPr="007F2F4A">
        <w:t>“</w:t>
      </w:r>
      <w:r>
        <w:rPr>
          <w:lang w:val="en-US"/>
        </w:rPr>
        <w:t>Calculate</w:t>
      </w:r>
      <w:r w:rsidRPr="007F2F4A">
        <w:t>”</w:t>
      </w:r>
      <w:r>
        <w:t xml:space="preserve"> и выбрать соответствующий пункт</w:t>
      </w:r>
      <w:r w:rsidR="004C3C4B">
        <w:t xml:space="preserve">. </w:t>
      </w:r>
      <w:r w:rsidR="00F04487">
        <w:t>Но г</w:t>
      </w:r>
      <w:r w:rsidR="004C3C4B">
        <w:t xml:space="preserve">ораздо практичнее пользоваться соответствующими клавиатурными комбинациями, поэтому нажимаем </w:t>
      </w:r>
      <w:r w:rsidR="004C3C4B">
        <w:rPr>
          <w:lang w:val="en-US"/>
        </w:rPr>
        <w:t>Ctrl</w:t>
      </w:r>
      <w:r w:rsidR="004C3C4B" w:rsidRPr="004C3C4B">
        <w:t>+</w:t>
      </w:r>
      <w:r w:rsidR="004C3C4B">
        <w:rPr>
          <w:lang w:val="en-US"/>
        </w:rPr>
        <w:t>Shift</w:t>
      </w:r>
      <w:r w:rsidR="004C3C4B" w:rsidRPr="004C3C4B">
        <w:t>+</w:t>
      </w:r>
      <w:r w:rsidR="004C3C4B">
        <w:rPr>
          <w:lang w:val="en-US"/>
        </w:rPr>
        <w:t>C</w:t>
      </w:r>
      <w:r w:rsidR="004C3C4B" w:rsidRPr="004C3C4B">
        <w:t>.</w:t>
      </w:r>
      <w:r w:rsidR="008E3792" w:rsidRPr="008E3792">
        <w:t xml:space="preserve"> </w:t>
      </w:r>
      <w:r w:rsidR="008E3792">
        <w:t>Кривая</w:t>
      </w:r>
      <w:r w:rsidR="008E3792" w:rsidRPr="008E3792">
        <w:t xml:space="preserve"> </w:t>
      </w:r>
      <w:r w:rsidR="008E3792">
        <w:t xml:space="preserve">рассчитана! Где её можно увидеть? В специальном окне. Чтобы его открыть, переходим во вкладку </w:t>
      </w:r>
      <w:r w:rsidR="008E3792" w:rsidRPr="008E3792">
        <w:t>“</w:t>
      </w:r>
      <w:r w:rsidR="008E3792">
        <w:rPr>
          <w:lang w:val="en-US"/>
        </w:rPr>
        <w:t>Main</w:t>
      </w:r>
      <w:r w:rsidR="008E3792" w:rsidRPr="008E3792">
        <w:t xml:space="preserve"> </w:t>
      </w:r>
      <w:r w:rsidR="008E3792">
        <w:rPr>
          <w:lang w:val="en-US"/>
        </w:rPr>
        <w:t>Tools</w:t>
      </w:r>
      <w:r w:rsidR="008E3792" w:rsidRPr="008E3792">
        <w:t>”</w:t>
      </w:r>
      <w:r w:rsidR="008E3792">
        <w:t xml:space="preserve"> рядом с </w:t>
      </w:r>
      <w:r w:rsidR="008E3792" w:rsidRPr="008E3792">
        <w:t>“</w:t>
      </w:r>
      <w:r w:rsidR="008E3792">
        <w:rPr>
          <w:lang w:val="en-US"/>
        </w:rPr>
        <w:t>Independent</w:t>
      </w:r>
      <w:r w:rsidR="008E3792" w:rsidRPr="008E3792">
        <w:t xml:space="preserve"> </w:t>
      </w:r>
      <w:r w:rsidR="008E3792">
        <w:rPr>
          <w:lang w:val="en-US"/>
        </w:rPr>
        <w:t>Variables</w:t>
      </w:r>
      <w:r w:rsidR="008E3792" w:rsidRPr="008E3792">
        <w:t xml:space="preserve">” </w:t>
      </w:r>
      <w:r w:rsidR="008E3792">
        <w:t xml:space="preserve">и нажимаем кнопку </w:t>
      </w:r>
      <w:r w:rsidR="008E3792" w:rsidRPr="008E3792">
        <w:t>“</w:t>
      </w:r>
      <w:r w:rsidR="008E3792">
        <w:rPr>
          <w:lang w:val="en-US"/>
        </w:rPr>
        <w:t>Graphs</w:t>
      </w:r>
      <w:r w:rsidR="008E3792" w:rsidRPr="008E3792">
        <w:t>”</w:t>
      </w:r>
      <w:r w:rsidR="008466A3">
        <w:t>.</w:t>
      </w:r>
    </w:p>
    <w:p w14:paraId="7D724AAE" w14:textId="77777777" w:rsidR="008E3792" w:rsidRPr="008E3792" w:rsidRDefault="008E3792" w:rsidP="008E3792">
      <w:pPr>
        <w:spacing w:line="360" w:lineRule="auto"/>
        <w:jc w:val="center"/>
      </w:pPr>
      <w:r>
        <w:rPr>
          <w:noProof/>
          <w:lang w:eastAsia="ru-RU"/>
        </w:rPr>
        <w:lastRenderedPageBreak/>
        <w:drawing>
          <wp:inline distT="0" distB="0" distL="0" distR="0" wp14:anchorId="3A3B942E" wp14:editId="1AB08553">
            <wp:extent cx="3027656" cy="1825238"/>
            <wp:effectExtent l="0" t="0" r="1905" b="381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27656" cy="1825238"/>
                    </a:xfrm>
                    <a:prstGeom prst="rect">
                      <a:avLst/>
                    </a:prstGeom>
                    <a:noFill/>
                    <a:ln>
                      <a:noFill/>
                    </a:ln>
                  </pic:spPr>
                </pic:pic>
              </a:graphicData>
            </a:graphic>
          </wp:inline>
        </w:drawing>
      </w:r>
    </w:p>
    <w:p w14:paraId="24A7E3BC" w14:textId="77777777" w:rsidR="00705A12" w:rsidRPr="001162D2" w:rsidRDefault="00160CB1" w:rsidP="001162D2">
      <w:pPr>
        <w:spacing w:line="360" w:lineRule="auto"/>
        <w:jc w:val="both"/>
      </w:pPr>
      <w:r>
        <w:t>Откроется окно с графиком. Это окно можно держать открытым</w:t>
      </w:r>
      <w:r w:rsidR="00D50216">
        <w:t>,</w:t>
      </w:r>
      <w:r>
        <w:t xml:space="preserve"> и при изменении и пересчете</w:t>
      </w:r>
      <w:r w:rsidRPr="00160CB1">
        <w:t xml:space="preserve"> </w:t>
      </w:r>
      <w:r>
        <w:t>структуры график также будет обновляться.</w:t>
      </w:r>
      <w:r w:rsidR="00167286">
        <w:t xml:space="preserve"> Графики могут представляться в линейном и логарифмическом масштабе; по умолчанию масштаб линейный. </w:t>
      </w:r>
      <w:r w:rsidR="00B149C0">
        <w:t xml:space="preserve">С помощью колеса мыши можно увеличивать или уменьшать масштаб, причем отдельно по каждой оси. Чтобы вернуть исходный масштаб, при котором видна вся кривая одновременно следует снова нажать на переключатель масштабов. Это работает при включенной опции </w:t>
      </w:r>
      <w:r w:rsidR="00B149C0" w:rsidRPr="00C07B0F">
        <w:t>“</w:t>
      </w:r>
      <w:r w:rsidR="00B149C0">
        <w:rPr>
          <w:lang w:val="en-US"/>
        </w:rPr>
        <w:t>Rescale</w:t>
      </w:r>
      <w:r w:rsidR="00B149C0" w:rsidRPr="00C07B0F">
        <w:t>”</w:t>
      </w:r>
      <w:r w:rsidR="00C07B0F">
        <w:t xml:space="preserve">, также при включённой опции масштаб возвращается к исходному при каждом пересчёте структуры. При отключенной опции масштаб </w:t>
      </w:r>
      <w:r w:rsidR="00651FFD">
        <w:t>не</w:t>
      </w:r>
      <w:r w:rsidR="00651FFD" w:rsidRPr="00651FFD">
        <w:t xml:space="preserve"> </w:t>
      </w:r>
      <w:r w:rsidR="00651FFD">
        <w:t xml:space="preserve">изменяется автоматически при пересчёте и </w:t>
      </w:r>
      <w:r w:rsidR="00C07B0F">
        <w:t>всё время остаётся пользовательским.</w:t>
      </w:r>
      <w:r w:rsidR="001162D2" w:rsidRPr="001162D2">
        <w:t xml:space="preserve"> </w:t>
      </w:r>
      <w:r w:rsidR="001162D2">
        <w:t xml:space="preserve">В названии каждого графика указывается имя вкладки в </w:t>
      </w:r>
      <w:r w:rsidR="001162D2" w:rsidRPr="008E3792">
        <w:t>“</w:t>
      </w:r>
      <w:r w:rsidR="001162D2">
        <w:rPr>
          <w:lang w:val="en-US"/>
        </w:rPr>
        <w:t>Independent</w:t>
      </w:r>
      <w:r w:rsidR="001162D2" w:rsidRPr="008E3792">
        <w:t xml:space="preserve"> </w:t>
      </w:r>
      <w:r w:rsidR="001162D2">
        <w:rPr>
          <w:lang w:val="en-US"/>
        </w:rPr>
        <w:t>Variables</w:t>
      </w:r>
      <w:r w:rsidR="001162D2" w:rsidRPr="008E3792">
        <w:t>”</w:t>
      </w:r>
      <w:r w:rsidR="001162D2" w:rsidRPr="001162D2">
        <w:t xml:space="preserve"> </w:t>
      </w:r>
      <w:r w:rsidR="001162D2">
        <w:t>и основные параметры скана.</w:t>
      </w:r>
    </w:p>
    <w:p w14:paraId="57D85F50" w14:textId="77777777" w:rsidR="006948EB" w:rsidRDefault="006948EB" w:rsidP="00160CB1">
      <w:pPr>
        <w:spacing w:line="360" w:lineRule="auto"/>
        <w:jc w:val="center"/>
        <w:rPr>
          <w:lang w:val="en-US"/>
        </w:rPr>
      </w:pPr>
      <w:r>
        <w:rPr>
          <w:noProof/>
          <w:lang w:eastAsia="ru-RU"/>
        </w:rPr>
        <w:drawing>
          <wp:inline distT="0" distB="0" distL="0" distR="0" wp14:anchorId="00F7881D" wp14:editId="332D7489">
            <wp:extent cx="5857875" cy="4920614"/>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862710" cy="4924676"/>
                    </a:xfrm>
                    <a:prstGeom prst="rect">
                      <a:avLst/>
                    </a:prstGeom>
                    <a:noFill/>
                    <a:ln>
                      <a:noFill/>
                    </a:ln>
                  </pic:spPr>
                </pic:pic>
              </a:graphicData>
            </a:graphic>
          </wp:inline>
        </w:drawing>
      </w:r>
    </w:p>
    <w:p w14:paraId="22CD6CDC" w14:textId="77777777" w:rsidR="00705A12" w:rsidRPr="00A63813" w:rsidRDefault="00A63813" w:rsidP="00A63813">
      <w:pPr>
        <w:spacing w:line="360" w:lineRule="auto"/>
        <w:jc w:val="both"/>
      </w:pPr>
      <w:r>
        <w:lastRenderedPageBreak/>
        <w:t xml:space="preserve">Окно горизонтально разделено на две секции: </w:t>
      </w:r>
      <w:r w:rsidRPr="00A63813">
        <w:t>“</w:t>
      </w:r>
      <w:r>
        <w:rPr>
          <w:lang w:val="en-US"/>
        </w:rPr>
        <w:t>Measured</w:t>
      </w:r>
      <w:r w:rsidRPr="00A63813">
        <w:t xml:space="preserve">” </w:t>
      </w:r>
      <w:r>
        <w:t>и</w:t>
      </w:r>
      <w:r w:rsidRPr="00A63813">
        <w:t xml:space="preserve"> “</w:t>
      </w:r>
      <w:r>
        <w:rPr>
          <w:lang w:val="en-US"/>
        </w:rPr>
        <w:t>Independent</w:t>
      </w:r>
      <w:r w:rsidRPr="00A63813">
        <w:t xml:space="preserve">”. </w:t>
      </w:r>
      <w:r>
        <w:t xml:space="preserve">В секции </w:t>
      </w:r>
      <w:r w:rsidRPr="00A63813">
        <w:t>“</w:t>
      </w:r>
      <w:r>
        <w:rPr>
          <w:lang w:val="en-US"/>
        </w:rPr>
        <w:t>Measured</w:t>
      </w:r>
      <w:r w:rsidRPr="00A63813">
        <w:t xml:space="preserve">” </w:t>
      </w:r>
      <w:r>
        <w:t xml:space="preserve">приводятся загруженные экспериментальные кривые и расчетные кривые на той же сетке. В секции </w:t>
      </w:r>
      <w:r w:rsidRPr="00A63813">
        <w:t>“</w:t>
      </w:r>
      <w:r>
        <w:rPr>
          <w:lang w:val="en-US"/>
        </w:rPr>
        <w:t>Independent</w:t>
      </w:r>
      <w:r w:rsidRPr="00A63813">
        <w:t xml:space="preserve">” </w:t>
      </w:r>
      <w:r>
        <w:t>приводятся исключительно расчетные кривые на задаваемой сетке.</w:t>
      </w:r>
      <w:r w:rsidR="00D163EC">
        <w:t xml:space="preserve"> Между секциями находится невидимый разделитель; передвинув его</w:t>
      </w:r>
      <w:r w:rsidR="00D50216">
        <w:t>,</w:t>
      </w:r>
      <w:r w:rsidR="00D163EC">
        <w:t xml:space="preserve"> можно уменьшить или полностью скрыть ненужную секцию.</w:t>
      </w:r>
    </w:p>
    <w:p w14:paraId="3DD603DF" w14:textId="77777777" w:rsidR="005D0616" w:rsidRPr="005D0616" w:rsidRDefault="005D0616" w:rsidP="005D0616">
      <w:pPr>
        <w:pStyle w:val="Heading2"/>
      </w:pPr>
      <w:bookmarkStart w:id="8" w:name="_Toc22208628"/>
      <w:r>
        <w:rPr>
          <w:b/>
          <w:sz w:val="28"/>
        </w:rPr>
        <w:t>Работа со структурной таблицей</w:t>
      </w:r>
      <w:bookmarkEnd w:id="8"/>
    </w:p>
    <w:p w14:paraId="565F5495" w14:textId="77777777" w:rsidR="00BB6C42" w:rsidRPr="00BB6C42" w:rsidRDefault="00F222D7" w:rsidP="00705A12">
      <w:pPr>
        <w:spacing w:line="360" w:lineRule="auto"/>
        <w:jc w:val="both"/>
      </w:pPr>
      <w:r>
        <w:t>Менять параметры структуры можно, кликая на отдельные элементы, и в открывшемся окне выставлять нужные значения. Но это неудобно и неэффективно, если нужно повторить процедуру хотя бы несколько раз.</w:t>
      </w:r>
      <w:r w:rsidR="00BF13F8">
        <w:t xml:space="preserve"> </w:t>
      </w:r>
      <w:r w:rsidR="00D12FEA">
        <w:t>Более правильный</w:t>
      </w:r>
      <w:r w:rsidR="00BF13F8">
        <w:t xml:space="preserve"> способ – использовать общую таблицу, в которой представлены все численные параметры, описывающие структуру</w:t>
      </w:r>
      <w:r w:rsidR="00CE2628">
        <w:t>.</w:t>
      </w:r>
      <w:r w:rsidR="00BB6C42">
        <w:t xml:space="preserve"> Открыть её можно кнопкой </w:t>
      </w:r>
      <w:r w:rsidR="00BB6C42" w:rsidRPr="00BB6C42">
        <w:t>“</w:t>
      </w:r>
      <w:r w:rsidR="00BB6C42">
        <w:rPr>
          <w:lang w:val="en-US"/>
        </w:rPr>
        <w:t>Structure</w:t>
      </w:r>
      <w:r w:rsidR="00BB6C42" w:rsidRPr="00BB6C42">
        <w:t xml:space="preserve"> </w:t>
      </w:r>
      <w:r w:rsidR="00BB6C42">
        <w:rPr>
          <w:lang w:val="en-US"/>
        </w:rPr>
        <w:t>Table</w:t>
      </w:r>
      <w:r w:rsidR="00BB6C42" w:rsidRPr="00BB6C42">
        <w:t>”</w:t>
      </w:r>
      <w:r w:rsidR="00BB6C42">
        <w:t xml:space="preserve"> во вкладке </w:t>
      </w:r>
      <w:r w:rsidR="00BB6C42" w:rsidRPr="00BB6C42">
        <w:t>“</w:t>
      </w:r>
      <w:r w:rsidR="00BB6C42">
        <w:rPr>
          <w:lang w:val="en-US"/>
        </w:rPr>
        <w:t>Main</w:t>
      </w:r>
      <w:r w:rsidR="00BB6C42" w:rsidRPr="00BB6C42">
        <w:t xml:space="preserve"> </w:t>
      </w:r>
      <w:r w:rsidR="00BB6C42">
        <w:rPr>
          <w:lang w:val="en-US"/>
        </w:rPr>
        <w:t>Tools</w:t>
      </w:r>
      <w:r w:rsidR="00BB6C42" w:rsidRPr="00BB6C42">
        <w:t>”:</w:t>
      </w:r>
    </w:p>
    <w:p w14:paraId="223CB86A" w14:textId="77777777" w:rsidR="00F222D7" w:rsidRDefault="00BB6C42" w:rsidP="00BB6C42">
      <w:pPr>
        <w:spacing w:line="360" w:lineRule="auto"/>
        <w:jc w:val="center"/>
      </w:pPr>
      <w:r>
        <w:rPr>
          <w:noProof/>
          <w:lang w:eastAsia="ru-RU"/>
        </w:rPr>
        <w:drawing>
          <wp:inline distT="0" distB="0" distL="0" distR="0" wp14:anchorId="71DC87DB" wp14:editId="3454CAF7">
            <wp:extent cx="2949958" cy="1349422"/>
            <wp:effectExtent l="0" t="0" r="3175" b="3175"/>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76252" cy="1361450"/>
                    </a:xfrm>
                    <a:prstGeom prst="rect">
                      <a:avLst/>
                    </a:prstGeom>
                    <a:noFill/>
                    <a:ln>
                      <a:noFill/>
                    </a:ln>
                  </pic:spPr>
                </pic:pic>
              </a:graphicData>
            </a:graphic>
          </wp:inline>
        </w:drawing>
      </w:r>
    </w:p>
    <w:p w14:paraId="0E7B7DA6" w14:textId="77777777" w:rsidR="00BB6C42" w:rsidRPr="00BB6C42" w:rsidRDefault="00BB6C42" w:rsidP="00BB6C42">
      <w:pPr>
        <w:spacing w:line="360" w:lineRule="auto"/>
        <w:jc w:val="both"/>
      </w:pPr>
      <w:r>
        <w:t>Таблица содержит множество полей, поэтому занимает немалую площад</w:t>
      </w:r>
      <w:r w:rsidR="00C9716D">
        <w:t xml:space="preserve">ь на экране. Верхняя её часть </w:t>
      </w:r>
      <w:r>
        <w:t>содержит цветовую легенду для параметров и опции, позволяющие более удобным образом менять значения параметров.</w:t>
      </w:r>
    </w:p>
    <w:p w14:paraId="328FF331" w14:textId="77777777" w:rsidR="00F222D7" w:rsidRPr="002A2DE5" w:rsidRDefault="00223283" w:rsidP="00BB6C42">
      <w:pPr>
        <w:spacing w:line="360" w:lineRule="auto"/>
        <w:jc w:val="center"/>
        <w:rPr>
          <w:lang w:val="en-US"/>
        </w:rPr>
      </w:pPr>
      <w:r>
        <w:rPr>
          <w:noProof/>
          <w:lang w:eastAsia="ru-RU"/>
        </w:rPr>
        <w:lastRenderedPageBreak/>
        <w:drawing>
          <wp:inline distT="0" distB="0" distL="0" distR="0" wp14:anchorId="33FB4544" wp14:editId="499D0BE2">
            <wp:extent cx="6323162" cy="4568157"/>
            <wp:effectExtent l="0" t="0" r="1905" b="4445"/>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334850" cy="4576601"/>
                    </a:xfrm>
                    <a:prstGeom prst="rect">
                      <a:avLst/>
                    </a:prstGeom>
                    <a:noFill/>
                    <a:ln>
                      <a:noFill/>
                    </a:ln>
                  </pic:spPr>
                </pic:pic>
              </a:graphicData>
            </a:graphic>
          </wp:inline>
        </w:drawing>
      </w:r>
    </w:p>
    <w:p w14:paraId="577166E1" w14:textId="77777777" w:rsidR="0033595B" w:rsidRDefault="00CE2628" w:rsidP="00705A12">
      <w:pPr>
        <w:spacing w:line="360" w:lineRule="auto"/>
        <w:jc w:val="both"/>
      </w:pPr>
      <w:r>
        <w:t xml:space="preserve">Модификатор </w:t>
      </w:r>
      <w:r w:rsidRPr="00CE2628">
        <w:t>“</w:t>
      </w:r>
      <w:r>
        <w:rPr>
          <w:lang w:val="en-US"/>
        </w:rPr>
        <w:t>Recalculate</w:t>
      </w:r>
      <w:r w:rsidRPr="00CE2628">
        <w:t>”</w:t>
      </w:r>
      <w:r w:rsidR="00FA3FE9" w:rsidRPr="00FA3FE9">
        <w:t xml:space="preserve"> </w:t>
      </w:r>
      <w:r w:rsidR="00FA3FE9">
        <w:rPr>
          <w:noProof/>
          <w:lang w:eastAsia="ru-RU"/>
        </w:rPr>
        <w:drawing>
          <wp:inline distT="0" distB="0" distL="0" distR="0" wp14:anchorId="28DDB033" wp14:editId="5BBD58DC">
            <wp:extent cx="734400" cy="165600"/>
            <wp:effectExtent l="0" t="0" r="0" b="635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34400" cy="165600"/>
                    </a:xfrm>
                    <a:prstGeom prst="rect">
                      <a:avLst/>
                    </a:prstGeom>
                    <a:noFill/>
                    <a:ln>
                      <a:noFill/>
                    </a:ln>
                  </pic:spPr>
                </pic:pic>
              </a:graphicData>
            </a:graphic>
          </wp:inline>
        </w:drawing>
      </w:r>
      <w:r w:rsidRPr="00CE2628">
        <w:t xml:space="preserve"> </w:t>
      </w:r>
      <w:r w:rsidR="00FA3FE9" w:rsidRPr="00FA3FE9">
        <w:t xml:space="preserve"> </w:t>
      </w:r>
      <w:r>
        <w:t xml:space="preserve">по умолчанию включён, это значит, что при каждом изменении любого параметра кривые автоматически пересчитываются. </w:t>
      </w:r>
      <w:r w:rsidR="00075011">
        <w:t xml:space="preserve">Это можно видеть, если окно графиков открыто и находится перед глазами. </w:t>
      </w:r>
      <w:r>
        <w:t xml:space="preserve">Менять значения можно как вводом с клавиатуры, так и </w:t>
      </w:r>
      <w:r w:rsidRPr="00CE2628">
        <w:t>“</w:t>
      </w:r>
      <w:r>
        <w:t>прокруткой</w:t>
      </w:r>
      <w:r w:rsidRPr="00CE2628">
        <w:t>”</w:t>
      </w:r>
      <w:r>
        <w:t xml:space="preserve"> значений с помощью колеса мыши или клавиатурных стрелок </w:t>
      </w:r>
      <w:r w:rsidRPr="00CE2628">
        <w:t>“</w:t>
      </w:r>
      <w:r>
        <w:t>вверх</w:t>
      </w:r>
      <w:r w:rsidRPr="00CE2628">
        <w:t>”</w:t>
      </w:r>
      <w:r>
        <w:t xml:space="preserve"> и </w:t>
      </w:r>
      <w:r w:rsidRPr="00CE2628">
        <w:t>“</w:t>
      </w:r>
      <w:r>
        <w:t>вниз</w:t>
      </w:r>
      <w:r w:rsidRPr="00CE2628">
        <w:t>”.</w:t>
      </w:r>
      <w:r>
        <w:t xml:space="preserve"> Шаг изменения параметра задаётся в секции </w:t>
      </w:r>
      <w:r w:rsidRPr="00075011">
        <w:t>“</w:t>
      </w:r>
      <w:r>
        <w:rPr>
          <w:lang w:val="en-US"/>
        </w:rPr>
        <w:t>Set</w:t>
      </w:r>
      <w:r w:rsidRPr="00075011">
        <w:t xml:space="preserve"> </w:t>
      </w:r>
      <w:r>
        <w:rPr>
          <w:lang w:val="en-US"/>
        </w:rPr>
        <w:t>steps</w:t>
      </w:r>
      <w:r w:rsidRPr="00075011">
        <w:t>”.</w:t>
      </w:r>
    </w:p>
    <w:p w14:paraId="3484BBE7" w14:textId="77777777" w:rsidR="00B80834" w:rsidRPr="00B80834" w:rsidRDefault="00B80834" w:rsidP="00B80834">
      <w:pPr>
        <w:pStyle w:val="Heading2"/>
      </w:pPr>
      <w:bookmarkStart w:id="9" w:name="_Toc22208629"/>
      <w:r>
        <w:rPr>
          <w:b/>
          <w:sz w:val="28"/>
        </w:rPr>
        <w:t>Обратная задача</w:t>
      </w:r>
      <w:bookmarkEnd w:id="9"/>
    </w:p>
    <w:p w14:paraId="6329518D" w14:textId="77777777" w:rsidR="00BF13F8" w:rsidRPr="00B374FE" w:rsidRDefault="00F222D7" w:rsidP="00705A12">
      <w:pPr>
        <w:spacing w:line="360" w:lineRule="auto"/>
        <w:jc w:val="both"/>
      </w:pPr>
      <w:r>
        <w:t xml:space="preserve">Теперь попробуем решить обратную задачу: найти параметры структуры по </w:t>
      </w:r>
      <w:r w:rsidR="00244658">
        <w:t>экспериментально полученной кривой отражения</w:t>
      </w:r>
      <w:r w:rsidR="00776404">
        <w:t xml:space="preserve"> от </w:t>
      </w:r>
      <w:r w:rsidR="00776404">
        <w:rPr>
          <w:lang w:val="en-US"/>
        </w:rPr>
        <w:t>Mo</w:t>
      </w:r>
      <w:r w:rsidR="00776404" w:rsidRPr="00776404">
        <w:t>/</w:t>
      </w:r>
      <w:r w:rsidR="00776404">
        <w:rPr>
          <w:lang w:val="en-US"/>
        </w:rPr>
        <w:t>Be</w:t>
      </w:r>
      <w:r w:rsidR="00776404" w:rsidRPr="00776404">
        <w:t xml:space="preserve"> </w:t>
      </w:r>
      <w:r w:rsidR="00776404">
        <w:t>зеркала</w:t>
      </w:r>
      <w:r w:rsidR="00244658">
        <w:t>.</w:t>
      </w:r>
      <w:r w:rsidR="0094182D">
        <w:t xml:space="preserve"> Файл с кривой называется </w:t>
      </w:r>
      <w:r w:rsidR="0094182D" w:rsidRPr="00AD59CF">
        <w:t>“</w:t>
      </w:r>
      <w:r w:rsidR="006A21ED" w:rsidRPr="006A21ED">
        <w:rPr>
          <w:lang w:val="en-US"/>
        </w:rPr>
        <w:t>Sample</w:t>
      </w:r>
      <w:r w:rsidR="006A21ED" w:rsidRPr="00FC3273">
        <w:t xml:space="preserve"> </w:t>
      </w:r>
      <w:r w:rsidR="006A21ED" w:rsidRPr="006A21ED">
        <w:rPr>
          <w:lang w:val="en-US"/>
        </w:rPr>
        <w:t>D</w:t>
      </w:r>
      <w:r w:rsidR="006A21ED" w:rsidRPr="00FC3273">
        <w:t xml:space="preserve">364 </w:t>
      </w:r>
      <w:r w:rsidR="006A21ED" w:rsidRPr="006A21ED">
        <w:rPr>
          <w:lang w:val="en-US"/>
        </w:rPr>
        <w:t>Mo</w:t>
      </w:r>
      <w:r w:rsidR="006A21ED" w:rsidRPr="00FC3273">
        <w:t>_</w:t>
      </w:r>
      <w:r w:rsidR="006A21ED" w:rsidRPr="006A21ED">
        <w:rPr>
          <w:lang w:val="en-US"/>
        </w:rPr>
        <w:t>Be</w:t>
      </w:r>
      <w:r w:rsidR="006A21ED" w:rsidRPr="00FC3273">
        <w:t xml:space="preserve"> </w:t>
      </w:r>
      <w:r w:rsidR="006A21ED" w:rsidRPr="006A21ED">
        <w:rPr>
          <w:lang w:val="en-US"/>
        </w:rPr>
        <w:t>angular</w:t>
      </w:r>
      <w:r w:rsidR="006A21ED" w:rsidRPr="00FC3273">
        <w:t xml:space="preserve"> 0.154</w:t>
      </w:r>
      <w:r w:rsidR="006A21ED" w:rsidRPr="006A21ED">
        <w:rPr>
          <w:lang w:val="en-US"/>
        </w:rPr>
        <w:t>nm</w:t>
      </w:r>
      <w:r w:rsidR="0094182D" w:rsidRPr="00AD59CF">
        <w:t>.</w:t>
      </w:r>
      <w:r w:rsidR="0094182D" w:rsidRPr="0094182D">
        <w:rPr>
          <w:lang w:val="en-US"/>
        </w:rPr>
        <w:t>txt</w:t>
      </w:r>
      <w:r w:rsidR="0094182D" w:rsidRPr="00AD59CF">
        <w:t>”</w:t>
      </w:r>
      <w:r w:rsidR="005D5E30">
        <w:t>, он распространяется вместе с программой</w:t>
      </w:r>
      <w:r w:rsidR="00AD59CF" w:rsidRPr="00AD59CF">
        <w:t xml:space="preserve">. </w:t>
      </w:r>
      <w:r w:rsidR="00AD59CF">
        <w:t xml:space="preserve">Чтобы загрузить его в </w:t>
      </w:r>
      <w:r w:rsidR="00AD59CF">
        <w:rPr>
          <w:lang w:val="en-US"/>
        </w:rPr>
        <w:t>Multifitting</w:t>
      </w:r>
      <w:r w:rsidR="00AD59CF" w:rsidRPr="00AA73E6">
        <w:t xml:space="preserve"> </w:t>
      </w:r>
      <w:r w:rsidR="00AD59CF">
        <w:t>и сопоставить модельной</w:t>
      </w:r>
      <w:r w:rsidR="00AD59CF" w:rsidRPr="00AA73E6">
        <w:t xml:space="preserve"> </w:t>
      </w:r>
      <w:r w:rsidR="00AD59CF">
        <w:t>структуре</w:t>
      </w:r>
      <w:r w:rsidR="00AA73E6" w:rsidRPr="00AA73E6">
        <w:t xml:space="preserve"> </w:t>
      </w:r>
      <w:r w:rsidR="00AA73E6">
        <w:t>нужно</w:t>
      </w:r>
      <w:r w:rsidR="00BF227D">
        <w:t xml:space="preserve"> нажать на кнопку </w:t>
      </w:r>
      <w:r w:rsidR="00BF227D" w:rsidRPr="00BF227D">
        <w:t>“</w:t>
      </w:r>
      <w:r w:rsidR="00BF227D">
        <w:rPr>
          <w:lang w:val="en-US"/>
        </w:rPr>
        <w:t>Import</w:t>
      </w:r>
      <w:r w:rsidR="00BF227D" w:rsidRPr="00BF227D">
        <w:t>”</w:t>
      </w:r>
      <w:r w:rsidR="00B374FE">
        <w:t xml:space="preserve"> внизу главного окна</w:t>
      </w:r>
      <w:r w:rsidR="00744797">
        <w:t xml:space="preserve">. Надпись </w:t>
      </w:r>
      <w:r w:rsidR="00744797" w:rsidRPr="00744797">
        <w:t>“&lt;</w:t>
      </w:r>
      <w:r w:rsidR="00744797">
        <w:rPr>
          <w:lang w:val="en-US"/>
        </w:rPr>
        <w:t>no</w:t>
      </w:r>
      <w:r w:rsidR="00744797" w:rsidRPr="00744797">
        <w:t xml:space="preserve"> </w:t>
      </w:r>
      <w:r w:rsidR="00744797">
        <w:rPr>
          <w:lang w:val="en-US"/>
        </w:rPr>
        <w:t>description</w:t>
      </w:r>
      <w:r w:rsidR="00744797" w:rsidRPr="00744797">
        <w:t>&gt;“</w:t>
      </w:r>
      <w:r w:rsidR="00744797">
        <w:t xml:space="preserve"> означает, что на данный момент никакая кривая не загружена.</w:t>
      </w:r>
    </w:p>
    <w:p w14:paraId="432A76BF" w14:textId="77777777" w:rsidR="00BF13F8" w:rsidRDefault="00744797" w:rsidP="00B374FE">
      <w:pPr>
        <w:spacing w:line="360" w:lineRule="auto"/>
        <w:jc w:val="center"/>
      </w:pPr>
      <w:r>
        <w:rPr>
          <w:noProof/>
          <w:lang w:eastAsia="ru-RU"/>
        </w:rPr>
        <w:drawing>
          <wp:inline distT="0" distB="0" distL="0" distR="0" wp14:anchorId="0A06E2F1" wp14:editId="453CE40F">
            <wp:extent cx="3269894" cy="957333"/>
            <wp:effectExtent l="0" t="0" r="6985" b="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90928" cy="992768"/>
                    </a:xfrm>
                    <a:prstGeom prst="rect">
                      <a:avLst/>
                    </a:prstGeom>
                    <a:noFill/>
                    <a:ln>
                      <a:noFill/>
                    </a:ln>
                  </pic:spPr>
                </pic:pic>
              </a:graphicData>
            </a:graphic>
          </wp:inline>
        </w:drawing>
      </w:r>
    </w:p>
    <w:p w14:paraId="4F1A6623" w14:textId="77777777" w:rsidR="005E1284" w:rsidRDefault="00744797" w:rsidP="005E1284">
      <w:pPr>
        <w:spacing w:line="360" w:lineRule="auto"/>
        <w:jc w:val="both"/>
      </w:pPr>
      <w:r>
        <w:t>Открывшееся окно служит для импорта данных и указания параметров</w:t>
      </w:r>
      <w:r w:rsidR="00307C10">
        <w:t>, при которых они были измерены</w:t>
      </w:r>
      <w:r>
        <w:t xml:space="preserve">, таких как измеряемая величина, аргумент, единицы измерения, нормировка, поляризация, </w:t>
      </w:r>
      <w:r>
        <w:lastRenderedPageBreak/>
        <w:t>фон, параметры аппаратной функции. Чтобы загрузить данные</w:t>
      </w:r>
      <w:r w:rsidR="00776404">
        <w:t>, достаточно перетащить текстовый файл в это окно (</w:t>
      </w:r>
      <w:r w:rsidR="00776404">
        <w:rPr>
          <w:lang w:val="en-US"/>
        </w:rPr>
        <w:t>drag</w:t>
      </w:r>
      <w:r w:rsidR="00776404" w:rsidRPr="00776404">
        <w:t>-</w:t>
      </w:r>
      <w:r w:rsidR="00776404">
        <w:rPr>
          <w:lang w:val="en-US"/>
        </w:rPr>
        <w:t>and</w:t>
      </w:r>
      <w:r w:rsidR="00776404" w:rsidRPr="00776404">
        <w:t>-</w:t>
      </w:r>
      <w:r w:rsidR="00776404">
        <w:rPr>
          <w:lang w:val="en-US"/>
        </w:rPr>
        <w:t>drop</w:t>
      </w:r>
      <w:r w:rsidR="00776404">
        <w:t>)</w:t>
      </w:r>
      <w:r w:rsidR="00776404" w:rsidRPr="00776404">
        <w:t xml:space="preserve">. </w:t>
      </w:r>
      <w:r w:rsidR="00776404">
        <w:t>Альтернатива</w:t>
      </w:r>
      <w:r w:rsidR="00776404" w:rsidRPr="009C25E9">
        <w:t xml:space="preserve"> – </w:t>
      </w:r>
      <w:r w:rsidR="00776404">
        <w:t xml:space="preserve">выбрать файл, нажав кнопку </w:t>
      </w:r>
      <w:r w:rsidR="00776404" w:rsidRPr="009C25E9">
        <w:t>“</w:t>
      </w:r>
      <w:r w:rsidR="00776404">
        <w:rPr>
          <w:lang w:val="en-US"/>
        </w:rPr>
        <w:t>Browse</w:t>
      </w:r>
      <w:r w:rsidR="00776404" w:rsidRPr="009C25E9">
        <w:t>”</w:t>
      </w:r>
      <w:r w:rsidR="00776404">
        <w:t xml:space="preserve"> или </w:t>
      </w:r>
      <w:r w:rsidR="009C25E9">
        <w:t xml:space="preserve">ввести путь к файлу и нажать </w:t>
      </w:r>
      <w:r w:rsidR="009C25E9" w:rsidRPr="009C25E9">
        <w:t>“</w:t>
      </w:r>
      <w:r w:rsidR="009C25E9">
        <w:rPr>
          <w:lang w:val="en-US"/>
        </w:rPr>
        <w:t>Read</w:t>
      </w:r>
      <w:r w:rsidR="009C25E9" w:rsidRPr="009C25E9">
        <w:t xml:space="preserve"> </w:t>
      </w:r>
      <w:r w:rsidR="009C25E9">
        <w:rPr>
          <w:lang w:val="en-US"/>
        </w:rPr>
        <w:t>Data</w:t>
      </w:r>
      <w:r w:rsidR="009C25E9" w:rsidRPr="009C25E9">
        <w:t>”.</w:t>
      </w:r>
      <w:r w:rsidR="0068769C" w:rsidRPr="0068769C">
        <w:t xml:space="preserve"> </w:t>
      </w:r>
      <w:r w:rsidR="0068769C">
        <w:t xml:space="preserve">Также </w:t>
      </w:r>
      <w:r w:rsidR="0068769C" w:rsidRPr="009C25E9">
        <w:t>“</w:t>
      </w:r>
      <w:r w:rsidR="0068769C">
        <w:rPr>
          <w:lang w:val="en-US"/>
        </w:rPr>
        <w:t>Read</w:t>
      </w:r>
      <w:r w:rsidR="0068769C" w:rsidRPr="009C25E9">
        <w:t xml:space="preserve"> </w:t>
      </w:r>
      <w:r w:rsidR="0068769C">
        <w:rPr>
          <w:lang w:val="en-US"/>
        </w:rPr>
        <w:t>Data</w:t>
      </w:r>
      <w:r w:rsidR="0068769C" w:rsidRPr="009C25E9">
        <w:t>”</w:t>
      </w:r>
      <w:r w:rsidR="0068769C">
        <w:t xml:space="preserve"> позволяет перезагрузить данные при их изменении в </w:t>
      </w:r>
      <w:r w:rsidR="00307C10">
        <w:t xml:space="preserve">уже загруженном </w:t>
      </w:r>
      <w:r w:rsidR="0068769C">
        <w:t>текстовом файле.</w:t>
      </w:r>
    </w:p>
    <w:p w14:paraId="42CD2402" w14:textId="77777777" w:rsidR="00705A12" w:rsidRDefault="00FC3273" w:rsidP="005E1284">
      <w:pPr>
        <w:spacing w:line="360" w:lineRule="auto"/>
        <w:jc w:val="both"/>
      </w:pPr>
      <w:r>
        <w:rPr>
          <w:noProof/>
          <w:lang w:eastAsia="ru-RU"/>
        </w:rPr>
        <w:drawing>
          <wp:inline distT="0" distB="0" distL="0" distR="0" wp14:anchorId="4C05E93E" wp14:editId="19D1C88A">
            <wp:extent cx="6202680" cy="5270500"/>
            <wp:effectExtent l="0" t="0" r="7620" b="6350"/>
            <wp:docPr id="90" name="Рисунок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202680" cy="5270500"/>
                    </a:xfrm>
                    <a:prstGeom prst="rect">
                      <a:avLst/>
                    </a:prstGeom>
                    <a:noFill/>
                    <a:ln>
                      <a:noFill/>
                    </a:ln>
                  </pic:spPr>
                </pic:pic>
              </a:graphicData>
            </a:graphic>
          </wp:inline>
        </w:drawing>
      </w:r>
    </w:p>
    <w:p w14:paraId="52EB2BA7" w14:textId="77777777" w:rsidR="00F13B4A" w:rsidRPr="00EC2523" w:rsidRDefault="002B7954" w:rsidP="00F13B4A">
      <w:pPr>
        <w:spacing w:line="360" w:lineRule="auto"/>
        <w:jc w:val="both"/>
      </w:pPr>
      <w:r>
        <w:t xml:space="preserve">Выставляем значение </w:t>
      </w:r>
      <w:r w:rsidRPr="002B7954">
        <w:t>“</w:t>
      </w:r>
      <w:r>
        <w:rPr>
          <w:lang w:val="en-US"/>
        </w:rPr>
        <w:t>Background</w:t>
      </w:r>
      <w:r w:rsidRPr="002B7954">
        <w:t xml:space="preserve">” </w:t>
      </w:r>
      <w:r>
        <w:t>равным 2×10</w:t>
      </w:r>
      <w:r>
        <w:rPr>
          <w:vertAlign w:val="superscript"/>
        </w:rPr>
        <w:t>-6</w:t>
      </w:r>
      <w:r>
        <w:t xml:space="preserve">, это не повлияет на вычисления, но позволит ограничить снизу диапазон масштабов. По сути, это прибавление константы к коэффициенту отражения </w:t>
      </w:r>
      <w:r w:rsidRPr="002B7954">
        <w:rPr>
          <w:i/>
        </w:rPr>
        <w:t>лишь для отображения</w:t>
      </w:r>
      <w:r>
        <w:t xml:space="preserve"> расчётной кривой.  </w:t>
      </w:r>
      <w:r w:rsidR="00D80A84">
        <w:t>Значения остальных параметров оставляем</w:t>
      </w:r>
      <w:r w:rsidR="00EC2523">
        <w:t xml:space="preserve"> по умолчанию и закрываем окно. Теперь краткая информация о загруженной кривой отображается в главном окне в области </w:t>
      </w:r>
      <w:r w:rsidR="00EC2523" w:rsidRPr="00EC2523">
        <w:t>“</w:t>
      </w:r>
      <w:r w:rsidR="00EC2523">
        <w:rPr>
          <w:lang w:val="en-US"/>
        </w:rPr>
        <w:t>Target</w:t>
      </w:r>
      <w:r w:rsidR="00EC2523" w:rsidRPr="00EC2523">
        <w:t xml:space="preserve"> </w:t>
      </w:r>
      <w:r w:rsidR="00EC2523">
        <w:rPr>
          <w:lang w:val="en-US"/>
        </w:rPr>
        <w:t>Curve</w:t>
      </w:r>
      <w:r w:rsidR="00EC2523" w:rsidRPr="00EC2523">
        <w:t>”</w:t>
      </w:r>
    </w:p>
    <w:p w14:paraId="22F69816" w14:textId="77777777" w:rsidR="00705A12" w:rsidRDefault="00E46A00" w:rsidP="00EC2523">
      <w:pPr>
        <w:spacing w:line="360" w:lineRule="auto"/>
        <w:jc w:val="center"/>
      </w:pPr>
      <w:r>
        <w:rPr>
          <w:noProof/>
          <w:lang w:eastAsia="ru-RU"/>
        </w:rPr>
        <w:drawing>
          <wp:inline distT="0" distB="0" distL="0" distR="0" wp14:anchorId="200727E2" wp14:editId="4D91C318">
            <wp:extent cx="4762500" cy="1158867"/>
            <wp:effectExtent l="0" t="0" r="0" b="381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6295" cy="1162224"/>
                    </a:xfrm>
                    <a:prstGeom prst="rect">
                      <a:avLst/>
                    </a:prstGeom>
                    <a:noFill/>
                    <a:ln>
                      <a:noFill/>
                    </a:ln>
                  </pic:spPr>
                </pic:pic>
              </a:graphicData>
            </a:graphic>
          </wp:inline>
        </w:drawing>
      </w:r>
    </w:p>
    <w:p w14:paraId="6935457A" w14:textId="77777777" w:rsidR="00705A12" w:rsidRPr="00960B5B" w:rsidRDefault="000C0652" w:rsidP="00705A12">
      <w:pPr>
        <w:spacing w:line="360" w:lineRule="auto"/>
        <w:jc w:val="both"/>
      </w:pPr>
      <w:r>
        <w:lastRenderedPageBreak/>
        <w:t xml:space="preserve">Если теперь переоткрыть окно </w:t>
      </w:r>
      <w:r w:rsidR="00960B5B">
        <w:t>графиков,</w:t>
      </w:r>
      <w:r w:rsidR="00960B5B" w:rsidRPr="00960B5B">
        <w:t xml:space="preserve"> </w:t>
      </w:r>
      <w:r w:rsidR="00960B5B">
        <w:t xml:space="preserve">то там в секции </w:t>
      </w:r>
      <w:r w:rsidR="00960B5B" w:rsidRPr="00960B5B">
        <w:t>“</w:t>
      </w:r>
      <w:r w:rsidR="00960B5B">
        <w:rPr>
          <w:lang w:val="en-US"/>
        </w:rPr>
        <w:t>Measured</w:t>
      </w:r>
      <w:r w:rsidR="00960B5B" w:rsidRPr="00960B5B">
        <w:t>”</w:t>
      </w:r>
      <w:r w:rsidR="00960B5B">
        <w:t xml:space="preserve"> появится загруженная кривая. При нажатии </w:t>
      </w:r>
      <w:r w:rsidR="00960B5B">
        <w:rPr>
          <w:lang w:val="en-US"/>
        </w:rPr>
        <w:t>Ctrl</w:t>
      </w:r>
      <w:r w:rsidR="00960B5B" w:rsidRPr="004C3C4B">
        <w:t>+</w:t>
      </w:r>
      <w:r w:rsidR="00960B5B">
        <w:rPr>
          <w:lang w:val="en-US"/>
        </w:rPr>
        <w:t>Shift</w:t>
      </w:r>
      <w:r w:rsidR="00960B5B" w:rsidRPr="004C3C4B">
        <w:t>+</w:t>
      </w:r>
      <w:r w:rsidR="00960B5B">
        <w:rPr>
          <w:lang w:val="en-US"/>
        </w:rPr>
        <w:t>C</w:t>
      </w:r>
      <w:r w:rsidR="00960B5B" w:rsidRPr="00960B5B">
        <w:t xml:space="preserve"> </w:t>
      </w:r>
      <w:r w:rsidR="00960B5B">
        <w:t>появится также расчётная кривая, наложенная на экспериментальную.</w:t>
      </w:r>
      <w:r w:rsidR="0023249A">
        <w:t xml:space="preserve"> </w:t>
      </w:r>
    </w:p>
    <w:p w14:paraId="3BB75015" w14:textId="77777777" w:rsidR="000F6801" w:rsidRDefault="000B0151" w:rsidP="00960B5B">
      <w:pPr>
        <w:spacing w:line="360" w:lineRule="auto"/>
        <w:jc w:val="center"/>
      </w:pPr>
      <w:r>
        <w:rPr>
          <w:noProof/>
          <w:lang w:eastAsia="ru-RU"/>
        </w:rPr>
        <w:drawing>
          <wp:inline distT="0" distB="0" distL="0" distR="0" wp14:anchorId="6BF6602F" wp14:editId="65D4DD90">
            <wp:extent cx="6217920" cy="6675120"/>
            <wp:effectExtent l="0" t="0" r="0" b="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217920" cy="6675120"/>
                    </a:xfrm>
                    <a:prstGeom prst="rect">
                      <a:avLst/>
                    </a:prstGeom>
                    <a:noFill/>
                    <a:ln>
                      <a:noFill/>
                    </a:ln>
                  </pic:spPr>
                </pic:pic>
              </a:graphicData>
            </a:graphic>
          </wp:inline>
        </w:drawing>
      </w:r>
    </w:p>
    <w:p w14:paraId="02880BA7" w14:textId="77777777" w:rsidR="007E7A87" w:rsidRPr="001C421E" w:rsidRDefault="009A37B1" w:rsidP="007E7A87">
      <w:pPr>
        <w:spacing w:line="360" w:lineRule="auto"/>
        <w:jc w:val="both"/>
      </w:pPr>
      <w:r>
        <w:t xml:space="preserve">При этом кривая в секции </w:t>
      </w:r>
      <w:r w:rsidRPr="009A37B1">
        <w:t>“</w:t>
      </w:r>
      <w:r>
        <w:rPr>
          <w:lang w:val="en-US"/>
        </w:rPr>
        <w:t>Independent</w:t>
      </w:r>
      <w:r w:rsidRPr="009A37B1">
        <w:t xml:space="preserve">” </w:t>
      </w:r>
      <w:r>
        <w:t>никуда не</w:t>
      </w:r>
      <w:r w:rsidRPr="009A37B1">
        <w:t xml:space="preserve"> </w:t>
      </w:r>
      <w:r>
        <w:t>исчезнет</w:t>
      </w:r>
      <w:r w:rsidR="009213A5">
        <w:t>. Если она не нужна, тогда её вычисление можно отключить, чтобы расчёт шел быстрее.</w:t>
      </w:r>
      <w:r w:rsidR="00E83007">
        <w:t xml:space="preserve"> Это можно сделать </w:t>
      </w:r>
      <w:r w:rsidR="001C421E">
        <w:t>в</w:t>
      </w:r>
      <w:r w:rsidR="007E7A87" w:rsidRPr="001C421E">
        <w:t xml:space="preserve"> </w:t>
      </w:r>
      <w:r w:rsidR="007E7A87">
        <w:t>окн</w:t>
      </w:r>
      <w:r w:rsidR="001C421E">
        <w:t>е</w:t>
      </w:r>
      <w:r w:rsidR="007E7A87" w:rsidRPr="001C421E">
        <w:t xml:space="preserve"> “</w:t>
      </w:r>
      <w:r w:rsidR="007E7A87">
        <w:rPr>
          <w:lang w:val="en-US"/>
        </w:rPr>
        <w:t>Calculation</w:t>
      </w:r>
      <w:r w:rsidR="007E7A87" w:rsidRPr="001C421E">
        <w:t xml:space="preserve"> </w:t>
      </w:r>
      <w:r w:rsidR="007E7A87">
        <w:rPr>
          <w:lang w:val="en-US"/>
        </w:rPr>
        <w:t>Settings</w:t>
      </w:r>
      <w:r w:rsidR="007E7A87" w:rsidRPr="001C421E">
        <w:t xml:space="preserve">” </w:t>
      </w:r>
      <w:r w:rsidR="007E7A87">
        <w:t>во</w:t>
      </w:r>
      <w:r w:rsidR="007E7A87" w:rsidRPr="001C421E">
        <w:t xml:space="preserve"> </w:t>
      </w:r>
      <w:r w:rsidR="007E7A87">
        <w:t>вкладке</w:t>
      </w:r>
      <w:r w:rsidR="007E7A87" w:rsidRPr="001C421E">
        <w:t xml:space="preserve"> “</w:t>
      </w:r>
      <w:r w:rsidR="007E7A87">
        <w:rPr>
          <w:lang w:val="en-US"/>
        </w:rPr>
        <w:t>Main</w:t>
      </w:r>
      <w:r w:rsidR="007E7A87" w:rsidRPr="001C421E">
        <w:t xml:space="preserve"> </w:t>
      </w:r>
      <w:r w:rsidR="007E7A87">
        <w:rPr>
          <w:lang w:val="en-US"/>
        </w:rPr>
        <w:t>Tools</w:t>
      </w:r>
      <w:r w:rsidR="00663004" w:rsidRPr="001C421E">
        <w:t>”</w:t>
      </w:r>
      <w:r w:rsidR="00531253">
        <w:t>.</w:t>
      </w:r>
    </w:p>
    <w:p w14:paraId="3833A6DD" w14:textId="77777777" w:rsidR="007E7A87" w:rsidRPr="007E7A87" w:rsidRDefault="00C27183" w:rsidP="007E7A87">
      <w:pPr>
        <w:spacing w:line="360" w:lineRule="auto"/>
        <w:jc w:val="center"/>
      </w:pPr>
      <w:r>
        <w:rPr>
          <w:noProof/>
          <w:lang w:eastAsia="ru-RU"/>
        </w:rPr>
        <w:lastRenderedPageBreak/>
        <w:drawing>
          <wp:inline distT="0" distB="0" distL="0" distR="0" wp14:anchorId="3244CC22" wp14:editId="145800A2">
            <wp:extent cx="3190875" cy="3949786"/>
            <wp:effectExtent l="0" t="0" r="0" b="0"/>
            <wp:docPr id="61" name="Рисунок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197914" cy="3958499"/>
                    </a:xfrm>
                    <a:prstGeom prst="rect">
                      <a:avLst/>
                    </a:prstGeom>
                    <a:noFill/>
                    <a:ln>
                      <a:noFill/>
                    </a:ln>
                  </pic:spPr>
                </pic:pic>
              </a:graphicData>
            </a:graphic>
          </wp:inline>
        </w:drawing>
      </w:r>
    </w:p>
    <w:p w14:paraId="309531AC" w14:textId="2EBEAED1" w:rsidR="000F6801" w:rsidRDefault="008D0AF0" w:rsidP="00705A12">
      <w:pPr>
        <w:spacing w:line="360" w:lineRule="auto"/>
        <w:jc w:val="both"/>
      </w:pPr>
      <w:r>
        <w:t xml:space="preserve">Отсюда можно управлять всеми кривыми, рассчитываемыми по </w:t>
      </w:r>
      <w:r w:rsidRPr="007E7A87">
        <w:t>“</w:t>
      </w:r>
      <w:r>
        <w:t>экспериментальным</w:t>
      </w:r>
      <w:r w:rsidRPr="007E7A87">
        <w:t xml:space="preserve">” </w:t>
      </w:r>
      <w:r>
        <w:t xml:space="preserve">и </w:t>
      </w:r>
      <w:r w:rsidRPr="007E7A87">
        <w:t>“</w:t>
      </w:r>
      <w:r>
        <w:t>независимым</w:t>
      </w:r>
      <w:r w:rsidRPr="007E7A87">
        <w:t xml:space="preserve">” </w:t>
      </w:r>
      <w:r>
        <w:t>сетк</w:t>
      </w:r>
      <w:r w:rsidR="000800DF">
        <w:t xml:space="preserve">ам. Отключаем галочку </w:t>
      </w:r>
      <w:r w:rsidR="000800DF" w:rsidRPr="000800DF">
        <w:t>“</w:t>
      </w:r>
      <w:r w:rsidR="000800DF">
        <w:rPr>
          <w:lang w:val="en-US"/>
        </w:rPr>
        <w:t>Independent</w:t>
      </w:r>
      <w:r w:rsidR="000800DF" w:rsidRPr="000800DF">
        <w:t>”</w:t>
      </w:r>
      <w:r w:rsidR="000800DF">
        <w:t xml:space="preserve"> и скрываем соответствующую секцию в окне графиков. Дальше работаем только с экспериментально заданной сеткой и сопоставляем две кривые – модельную и измеренную.</w:t>
      </w:r>
    </w:p>
    <w:p w14:paraId="669F659B" w14:textId="1FAFCC3F" w:rsidR="002B7954" w:rsidRPr="002A49EA" w:rsidRDefault="002B7954" w:rsidP="00705A12">
      <w:pPr>
        <w:spacing w:line="360" w:lineRule="auto"/>
        <w:jc w:val="both"/>
      </w:pPr>
      <w:r>
        <w:t>Теперь, имея перед глазами открыту</w:t>
      </w:r>
      <w:r w:rsidR="00663004">
        <w:t>ю таблицу и графики, можно начинать подбор параметров модели. Цель – найти такие физически разумные значения, при которых кривые отражения будут максимально похожи. Начать подбор можно</w:t>
      </w:r>
      <w:r w:rsidR="009F70C2">
        <w:t>,</w:t>
      </w:r>
      <w:r w:rsidR="00663004">
        <w:t xml:space="preserve"> вручную меняя </w:t>
      </w:r>
      <w:r w:rsidR="00AA6238">
        <w:t xml:space="preserve">в таблице </w:t>
      </w:r>
      <w:r w:rsidR="00663004">
        <w:t>(прокручивая с подходящим шагом)</w:t>
      </w:r>
      <w:r w:rsidR="00AA6238">
        <w:t xml:space="preserve"> значения периода, толщинного отношения γ (или толщин слоёв по</w:t>
      </w:r>
      <w:r w:rsidR="00822975">
        <w:t xml:space="preserve"> </w:t>
      </w:r>
      <w:r w:rsidR="00AA6238">
        <w:t>отдельности) и величин σ.</w:t>
      </w:r>
      <w:r w:rsidR="008B4BD8">
        <w:t xml:space="preserve"> </w:t>
      </w:r>
      <w:r w:rsidR="00F228FE">
        <w:t xml:space="preserve">Но можно видеть, что даже при неплохом визуальном совпадении положения и (в меньшей степени) высоты пиков мы получим отличие в форме и ширине пиков. На картинке ниже пример подобного </w:t>
      </w:r>
      <w:r w:rsidR="002A49EA" w:rsidRPr="002A49EA">
        <w:t>“</w:t>
      </w:r>
      <w:r w:rsidR="002A49EA">
        <w:t>совпадения</w:t>
      </w:r>
      <w:r w:rsidR="002A49EA" w:rsidRPr="002A49EA">
        <w:t>”</w:t>
      </w:r>
      <w:r w:rsidR="002A49EA">
        <w:t>, полученного описанным способом.</w:t>
      </w:r>
    </w:p>
    <w:p w14:paraId="0C09C826" w14:textId="77777777" w:rsidR="002B7954" w:rsidRPr="000800DF" w:rsidRDefault="0067124F" w:rsidP="00705A12">
      <w:pPr>
        <w:spacing w:line="360" w:lineRule="auto"/>
        <w:jc w:val="both"/>
      </w:pPr>
      <w:r>
        <w:rPr>
          <w:noProof/>
          <w:lang w:eastAsia="ru-RU"/>
        </w:rPr>
        <w:lastRenderedPageBreak/>
        <w:drawing>
          <wp:inline distT="0" distB="0" distL="0" distR="0" wp14:anchorId="0F1CF6E2" wp14:editId="65380022">
            <wp:extent cx="6210300" cy="4972050"/>
            <wp:effectExtent l="0" t="0" r="0" b="0"/>
            <wp:docPr id="73" name="Рисунок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210300" cy="4972050"/>
                    </a:xfrm>
                    <a:prstGeom prst="rect">
                      <a:avLst/>
                    </a:prstGeom>
                    <a:noFill/>
                    <a:ln>
                      <a:noFill/>
                    </a:ln>
                  </pic:spPr>
                </pic:pic>
              </a:graphicData>
            </a:graphic>
          </wp:inline>
        </w:drawing>
      </w:r>
    </w:p>
    <w:p w14:paraId="6E500F4D" w14:textId="77777777" w:rsidR="002A49EA" w:rsidRDefault="002A49EA" w:rsidP="00705A12">
      <w:pPr>
        <w:spacing w:line="360" w:lineRule="auto"/>
        <w:jc w:val="both"/>
      </w:pPr>
      <w:r>
        <w:t xml:space="preserve">Параметры </w:t>
      </w:r>
      <w:r w:rsidR="00B93FB8">
        <w:t xml:space="preserve">представленной на графике </w:t>
      </w:r>
      <w:r>
        <w:t>модельной структуры следующие</w:t>
      </w:r>
      <w:r w:rsidR="00B93FB8">
        <w:t>:</w:t>
      </w:r>
    </w:p>
    <w:p w14:paraId="1067F157" w14:textId="77777777" w:rsidR="000F6801" w:rsidRDefault="002A49EA" w:rsidP="002A49EA">
      <w:pPr>
        <w:spacing w:line="360" w:lineRule="auto"/>
        <w:jc w:val="center"/>
      </w:pPr>
      <w:r>
        <w:rPr>
          <w:noProof/>
          <w:lang w:eastAsia="ru-RU"/>
        </w:rPr>
        <w:drawing>
          <wp:inline distT="0" distB="0" distL="0" distR="0" wp14:anchorId="306A15DC" wp14:editId="70D555E9">
            <wp:extent cx="2896569" cy="877748"/>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060533" cy="927434"/>
                    </a:xfrm>
                    <a:prstGeom prst="rect">
                      <a:avLst/>
                    </a:prstGeom>
                    <a:noFill/>
                    <a:ln>
                      <a:noFill/>
                    </a:ln>
                  </pic:spPr>
                </pic:pic>
              </a:graphicData>
            </a:graphic>
          </wp:inline>
        </w:drawing>
      </w:r>
    </w:p>
    <w:p w14:paraId="7EA24D86" w14:textId="77777777" w:rsidR="00E8311F" w:rsidRPr="00AA5D9C" w:rsidRDefault="00E8311F" w:rsidP="00705A12">
      <w:pPr>
        <w:spacing w:line="360" w:lineRule="auto"/>
        <w:jc w:val="both"/>
      </w:pPr>
      <w:r>
        <w:t>Какие рассогласования между кривыми мы наблюдаем? Первое – это отличие в области между критическим углом и первым брэгговским пиком. З</w:t>
      </w:r>
      <w:r w:rsidR="00AC7D2E">
        <w:t xml:space="preserve">десь сказывается упрощенность нашей модели: </w:t>
      </w:r>
      <w:r w:rsidR="00021ADA">
        <w:t xml:space="preserve">отражение в этой области углов в значительной степени определяется поверхностным слоем структуры, который на воздухе окисляется и покрывается адгезионным слоем из воды, углеводородов и т.д. </w:t>
      </w:r>
      <w:r w:rsidR="00C56D6F">
        <w:t xml:space="preserve">В первую очередь на кривую отражения на длине волны 0.154 нм оказывает влияние толщина поверхностного слоя. </w:t>
      </w:r>
      <w:r w:rsidR="00DB6E23">
        <w:t>Чтобы учесть эти эффекты</w:t>
      </w:r>
      <w:r>
        <w:t>,</w:t>
      </w:r>
      <w:r w:rsidR="00C56D6F">
        <w:t xml:space="preserve"> хотя бы в первом приближении</w:t>
      </w:r>
      <w:r w:rsidR="00DB6E23">
        <w:t xml:space="preserve">, следует первый период </w:t>
      </w:r>
      <w:proofErr w:type="spellStart"/>
      <w:r w:rsidR="00DB6E23">
        <w:t>стэка</w:t>
      </w:r>
      <w:proofErr w:type="spellEnd"/>
      <w:r w:rsidR="00DB6E23">
        <w:t xml:space="preserve"> заменить на пару независи</w:t>
      </w:r>
      <w:r w:rsidR="00C56D6F">
        <w:t xml:space="preserve">мых слоёв, а поверх слоя </w:t>
      </w:r>
      <w:r w:rsidR="00C56D6F">
        <w:rPr>
          <w:lang w:val="en-US"/>
        </w:rPr>
        <w:t>Be</w:t>
      </w:r>
      <w:r w:rsidR="00C56D6F">
        <w:t xml:space="preserve"> добавить слой</w:t>
      </w:r>
      <w:r w:rsidR="00C56D6F" w:rsidRPr="00C56D6F">
        <w:t xml:space="preserve"> </w:t>
      </w:r>
      <w:proofErr w:type="spellStart"/>
      <w:r w:rsidR="00C56D6F">
        <w:rPr>
          <w:lang w:val="en-US"/>
        </w:rPr>
        <w:t>BeO</w:t>
      </w:r>
      <w:proofErr w:type="spellEnd"/>
      <w:r w:rsidR="00C56D6F">
        <w:t>.</w:t>
      </w:r>
      <w:r>
        <w:t xml:space="preserve"> Для этого нужно </w:t>
      </w:r>
      <w:r w:rsidRPr="00005AA3">
        <w:rPr>
          <w:i/>
        </w:rPr>
        <w:t>закрыть структурную таблицу</w:t>
      </w:r>
      <w:r>
        <w:t>, выделить мышкой с</w:t>
      </w:r>
      <w:r w:rsidR="000D10FE">
        <w:t>а</w:t>
      </w:r>
      <w:r>
        <w:t xml:space="preserve">мый верхний </w:t>
      </w:r>
      <w:r w:rsidR="000D10FE">
        <w:t xml:space="preserve">элемент структуры (это внешняя среда) и три раза нажать иконку </w:t>
      </w:r>
      <w:r w:rsidR="000D10FE" w:rsidRPr="000D10FE">
        <w:t>“</w:t>
      </w:r>
      <w:r w:rsidR="000D10FE">
        <w:rPr>
          <w:lang w:val="en-US"/>
        </w:rPr>
        <w:t>Add</w:t>
      </w:r>
      <w:r w:rsidR="000D10FE" w:rsidRPr="000D10FE">
        <w:t xml:space="preserve"> </w:t>
      </w:r>
      <w:r w:rsidR="000D10FE">
        <w:rPr>
          <w:lang w:val="en-US"/>
        </w:rPr>
        <w:t>Layer</w:t>
      </w:r>
      <w:r w:rsidR="000D10FE" w:rsidRPr="000D10FE">
        <w:t>”</w:t>
      </w:r>
      <w:r w:rsidR="00AE6591">
        <w:t xml:space="preserve"> </w:t>
      </w:r>
      <w:r w:rsidR="00AE6591">
        <w:rPr>
          <w:noProof/>
          <w:lang w:eastAsia="ru-RU"/>
        </w:rPr>
        <w:drawing>
          <wp:inline distT="0" distB="0" distL="0" distR="0" wp14:anchorId="434DC64D" wp14:editId="19BD5F27">
            <wp:extent cx="151200" cy="86400"/>
            <wp:effectExtent l="0" t="0" r="1270" b="8890"/>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000D10FE">
        <w:t xml:space="preserve"> на панели инструментов (чтобы добавить три слоя). Слои всегда добавляются </w:t>
      </w:r>
      <w:r w:rsidR="000D10FE" w:rsidRPr="000D10FE">
        <w:rPr>
          <w:i/>
        </w:rPr>
        <w:t>ниже</w:t>
      </w:r>
      <w:r w:rsidR="000D10FE">
        <w:t xml:space="preserve"> выделенного элемента, но выше подложки.</w:t>
      </w:r>
      <w:r w:rsidR="006D4DA5" w:rsidRPr="006D4DA5">
        <w:t xml:space="preserve"> </w:t>
      </w:r>
      <w:r w:rsidR="006D4DA5">
        <w:t xml:space="preserve">Изменить положение уже существующего выделенного слоя структуры можно с помощью кнопок </w:t>
      </w:r>
      <w:r w:rsidR="006D4DA5" w:rsidRPr="006D4DA5">
        <w:t>“</w:t>
      </w:r>
      <w:r w:rsidR="006D4DA5">
        <w:rPr>
          <w:lang w:val="en-US"/>
        </w:rPr>
        <w:t>Move</w:t>
      </w:r>
      <w:r w:rsidR="006D4DA5" w:rsidRPr="006D4DA5">
        <w:t xml:space="preserve"> </w:t>
      </w:r>
      <w:r w:rsidR="006D4DA5">
        <w:rPr>
          <w:lang w:val="en-US"/>
        </w:rPr>
        <w:t>up</w:t>
      </w:r>
      <w:r w:rsidR="006D4DA5" w:rsidRPr="006D4DA5">
        <w:t xml:space="preserve">” </w:t>
      </w:r>
      <w:r w:rsidR="006D4DA5">
        <w:rPr>
          <w:noProof/>
          <w:lang w:eastAsia="ru-RU"/>
        </w:rPr>
        <w:drawing>
          <wp:inline distT="0" distB="0" distL="0" distR="0" wp14:anchorId="10F81338" wp14:editId="1805F9BA">
            <wp:extent cx="118800" cy="90000"/>
            <wp:effectExtent l="0" t="0" r="0" b="5715"/>
            <wp:docPr id="75"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6D4DA5" w:rsidRPr="006D4DA5">
        <w:t xml:space="preserve"> </w:t>
      </w:r>
      <w:r w:rsidR="006D4DA5">
        <w:t>и</w:t>
      </w:r>
      <w:r w:rsidR="006D4DA5" w:rsidRPr="006D4DA5">
        <w:t xml:space="preserve"> “</w:t>
      </w:r>
      <w:r w:rsidR="006D4DA5">
        <w:rPr>
          <w:lang w:val="en-US"/>
        </w:rPr>
        <w:t>Move</w:t>
      </w:r>
      <w:r w:rsidR="006D4DA5" w:rsidRPr="006D4DA5">
        <w:t xml:space="preserve"> </w:t>
      </w:r>
      <w:r w:rsidR="006D4DA5">
        <w:rPr>
          <w:lang w:val="en-US"/>
        </w:rPr>
        <w:t>down</w:t>
      </w:r>
      <w:r w:rsidR="006D4DA5" w:rsidRPr="006D4DA5">
        <w:t xml:space="preserve">” </w:t>
      </w:r>
      <w:r w:rsidR="006D4DA5">
        <w:rPr>
          <w:noProof/>
          <w:lang w:eastAsia="ru-RU"/>
        </w:rPr>
        <w:drawing>
          <wp:inline distT="0" distB="0" distL="0" distR="0" wp14:anchorId="384A18C1" wp14:editId="0DA48932">
            <wp:extent cx="111600" cy="82800"/>
            <wp:effectExtent l="0" t="0" r="3175" b="0"/>
            <wp:docPr id="76"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AA5D9C">
        <w:lastRenderedPageBreak/>
        <w:t>на панели инструментов.</w:t>
      </w:r>
      <w:r w:rsidR="00005AA3">
        <w:t xml:space="preserve"> При открытой таблице панель инструментов неактивна! Это сделано для синхронизации структуры в главном окне и в таблице. Поэтому если вы не можете добавить слой – проверьте, закрыто ли окно таблицы.</w:t>
      </w:r>
    </w:p>
    <w:p w14:paraId="3385135A" w14:textId="77777777" w:rsidR="00E8311F" w:rsidRDefault="004C5BDD" w:rsidP="000D10FE">
      <w:pPr>
        <w:spacing w:line="360" w:lineRule="auto"/>
        <w:jc w:val="center"/>
      </w:pPr>
      <w:r>
        <w:rPr>
          <w:noProof/>
          <w:lang w:eastAsia="ru-RU"/>
        </w:rPr>
        <w:drawing>
          <wp:inline distT="0" distB="0" distL="0" distR="0" wp14:anchorId="7C2FF7E9" wp14:editId="5746A10D">
            <wp:extent cx="6202680" cy="2398395"/>
            <wp:effectExtent l="0" t="0" r="7620" b="1905"/>
            <wp:docPr id="86" name="Рисунок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202680" cy="2398395"/>
                    </a:xfrm>
                    <a:prstGeom prst="rect">
                      <a:avLst/>
                    </a:prstGeom>
                    <a:noFill/>
                    <a:ln>
                      <a:noFill/>
                    </a:ln>
                  </pic:spPr>
                </pic:pic>
              </a:graphicData>
            </a:graphic>
          </wp:inline>
        </w:drawing>
      </w:r>
    </w:p>
    <w:p w14:paraId="13443F56" w14:textId="77777777" w:rsidR="00CF616F" w:rsidRDefault="000D10FE" w:rsidP="000D10FE">
      <w:pPr>
        <w:spacing w:line="360" w:lineRule="auto"/>
        <w:jc w:val="both"/>
      </w:pPr>
      <w:r>
        <w:t xml:space="preserve">В качестве материалов слоёв следует задать, соответственно, </w:t>
      </w:r>
      <w:r>
        <w:rPr>
          <w:lang w:val="en-US"/>
        </w:rPr>
        <w:t>Mo</w:t>
      </w:r>
      <w:r>
        <w:t>, B</w:t>
      </w:r>
      <w:r>
        <w:rPr>
          <w:lang w:val="en-US"/>
        </w:rPr>
        <w:t>e</w:t>
      </w:r>
      <w:r>
        <w:t xml:space="preserve"> и </w:t>
      </w:r>
      <w:proofErr w:type="spellStart"/>
      <w:r>
        <w:rPr>
          <w:lang w:val="en-US"/>
        </w:rPr>
        <w:t>BeO</w:t>
      </w:r>
      <w:proofErr w:type="spellEnd"/>
      <w:r w:rsidR="004626D7">
        <w:t>.</w:t>
      </w:r>
      <w:r w:rsidR="00A72C45">
        <w:t xml:space="preserve"> Толщину </w:t>
      </w:r>
      <w:r w:rsidR="00A72C45">
        <w:rPr>
          <w:lang w:val="en-US"/>
        </w:rPr>
        <w:t>Mo</w:t>
      </w:r>
      <w:r w:rsidR="00A72C45" w:rsidRPr="00A72C45">
        <w:t xml:space="preserve"> </w:t>
      </w:r>
      <w:r w:rsidR="00CF616F">
        <w:t>следует задать такой же</w:t>
      </w:r>
      <w:r w:rsidR="00A72C45">
        <w:t xml:space="preserve">, как в </w:t>
      </w:r>
      <w:proofErr w:type="spellStart"/>
      <w:r w:rsidR="00A72C45">
        <w:t>стэке</w:t>
      </w:r>
      <w:proofErr w:type="spellEnd"/>
      <w:r w:rsidR="00A72C45">
        <w:t xml:space="preserve">, а толщину </w:t>
      </w:r>
      <w:r w:rsidR="00A72C45">
        <w:rPr>
          <w:lang w:val="en-US"/>
        </w:rPr>
        <w:t>Be</w:t>
      </w:r>
      <w:r w:rsidR="00A72C45">
        <w:t xml:space="preserve"> – меньше, т.к. часть бериллия находится в окисле.</w:t>
      </w:r>
      <w:r w:rsidR="00CF616F">
        <w:t xml:space="preserve"> </w:t>
      </w:r>
      <w:r w:rsidR="00F8044B">
        <w:t>Например, несложно рассчитать, что т</w:t>
      </w:r>
      <w:r w:rsidR="00CF616F">
        <w:t xml:space="preserve">олщина оксида соотносится с толщиной бериллия до окисления следующим образом: при окислении слоя бериллия толщиной </w:t>
      </w:r>
      <w:r w:rsidR="00CF616F" w:rsidRPr="00CF616F">
        <w:rPr>
          <w:i/>
          <w:lang w:val="en-US"/>
        </w:rPr>
        <w:t>x</w:t>
      </w:r>
      <w:r w:rsidR="00CF616F">
        <w:t xml:space="preserve"> образуется оксид </w:t>
      </w:r>
      <w:proofErr w:type="spellStart"/>
      <w:r w:rsidR="00CF616F">
        <w:rPr>
          <w:lang w:val="en-US"/>
        </w:rPr>
        <w:t>BeO</w:t>
      </w:r>
      <w:proofErr w:type="spellEnd"/>
      <w:r w:rsidR="00CF616F">
        <w:t xml:space="preserve"> толщиной </w:t>
      </w:r>
      <w:r w:rsidR="00CF616F" w:rsidRPr="00CF616F">
        <w:t>1.7</w:t>
      </w:r>
      <w:r w:rsidR="00CF616F" w:rsidRPr="00CF616F">
        <w:rPr>
          <w:i/>
          <w:lang w:val="en-US"/>
        </w:rPr>
        <w:t>x</w:t>
      </w:r>
      <w:r w:rsidR="00CF616F" w:rsidRPr="00CF616F">
        <w:t>.</w:t>
      </w:r>
    </w:p>
    <w:p w14:paraId="3C3E7F57" w14:textId="77777777" w:rsidR="0049169A" w:rsidRDefault="00807E8F" w:rsidP="00807E8F">
      <w:pPr>
        <w:spacing w:line="360" w:lineRule="auto"/>
        <w:jc w:val="both"/>
      </w:pPr>
      <w:r>
        <w:t>Отличаются также брэгговские пики. Первый пик смещён по углу</w:t>
      </w:r>
      <w:r w:rsidR="00E8311F">
        <w:t>, а модельные 4,5,6 пики гораздо уже, чем измеренные. Р</w:t>
      </w:r>
      <w:r w:rsidR="00021ADA">
        <w:t>езонансы определяются периодической частью структуры и поэтому они должны адекватно описываться представленной моделью.</w:t>
      </w:r>
      <w:r w:rsidR="00D03DCA">
        <w:t xml:space="preserve"> Что же мы не учли?</w:t>
      </w:r>
      <w:r w:rsidR="00D81CFE">
        <w:t xml:space="preserve"> То, что реальная структура не является идеально периодической. В процессе напыления меняется давление газов, происходит эрозия мишени и вместе с этим меняется скорость роста плёнок. Легче всего обнаруживается эффект монотонного увеличения или уменьшения </w:t>
      </w:r>
      <w:r w:rsidR="00615A1C">
        <w:t xml:space="preserve">толщины периода по всей глубине структуры. Величина этого эффекта зависит от величины дрейфа, числа периодов и порядкового номера брэгговского пика. </w:t>
      </w:r>
      <w:r w:rsidR="00615A1C">
        <w:rPr>
          <w:lang w:val="en-US"/>
        </w:rPr>
        <w:t>Multifitting</w:t>
      </w:r>
      <w:r w:rsidR="00615A1C" w:rsidRPr="00615A1C">
        <w:t xml:space="preserve"> </w:t>
      </w:r>
      <w:r w:rsidR="00615A1C">
        <w:t xml:space="preserve">позволяет задавать такие отклонения от строгой периодичности, поэтому добавим их в </w:t>
      </w:r>
      <w:proofErr w:type="spellStart"/>
      <w:r w:rsidR="007C0098">
        <w:t>стэк</w:t>
      </w:r>
      <w:proofErr w:type="spellEnd"/>
      <w:r w:rsidR="00615A1C">
        <w:t xml:space="preserve">. Для этого в </w:t>
      </w:r>
      <w:r w:rsidR="00B52145">
        <w:t xml:space="preserve">структурной </w:t>
      </w:r>
      <w:r w:rsidR="00615A1C">
        <w:t xml:space="preserve">таблице включим </w:t>
      </w:r>
      <w:r w:rsidR="00B52145">
        <w:t xml:space="preserve">параметр </w:t>
      </w:r>
      <w:r w:rsidR="0094115B" w:rsidRPr="0094115B">
        <w:t>“</w:t>
      </w:r>
      <w:proofErr w:type="spellStart"/>
      <w:r w:rsidR="0094115B">
        <w:rPr>
          <w:lang w:val="en-US"/>
        </w:rPr>
        <w:t>dz</w:t>
      </w:r>
      <w:proofErr w:type="spellEnd"/>
      <w:r w:rsidR="0094115B" w:rsidRPr="0094115B">
        <w:t xml:space="preserve"> </w:t>
      </w:r>
      <w:r w:rsidR="0094115B">
        <w:rPr>
          <w:lang w:val="en-US"/>
        </w:rPr>
        <w:t>lin</w:t>
      </w:r>
      <w:r w:rsidR="0094115B" w:rsidRPr="0094115B">
        <w:t>”</w:t>
      </w:r>
      <w:r w:rsidR="0094115B">
        <w:t xml:space="preserve"> для обоих слоёв </w:t>
      </w:r>
      <w:r w:rsidR="0094115B">
        <w:rPr>
          <w:lang w:val="en-US"/>
        </w:rPr>
        <w:t>Mo</w:t>
      </w:r>
      <w:r w:rsidR="0094115B" w:rsidRPr="0094115B">
        <w:t xml:space="preserve"> </w:t>
      </w:r>
      <w:r w:rsidR="0094115B">
        <w:t>и</w:t>
      </w:r>
      <w:r w:rsidR="0094115B" w:rsidRPr="0094115B">
        <w:t xml:space="preserve"> </w:t>
      </w:r>
      <w:r w:rsidR="0094115B">
        <w:rPr>
          <w:lang w:val="en-US"/>
        </w:rPr>
        <w:t>Be</w:t>
      </w:r>
      <w:r w:rsidR="0094115B" w:rsidRPr="0094115B">
        <w:t xml:space="preserve">. </w:t>
      </w:r>
      <w:r w:rsidR="0094115B">
        <w:t>Этот</w:t>
      </w:r>
      <w:r w:rsidR="0094115B" w:rsidRPr="00112AB8">
        <w:t xml:space="preserve"> </w:t>
      </w:r>
      <w:r w:rsidR="0094115B">
        <w:t>параметр</w:t>
      </w:r>
      <w:r w:rsidR="0094115B" w:rsidRPr="0094115B">
        <w:t xml:space="preserve"> </w:t>
      </w:r>
      <w:r w:rsidR="0094115B">
        <w:t xml:space="preserve">означает </w:t>
      </w:r>
      <w:r w:rsidR="00112AB8">
        <w:t xml:space="preserve">величину </w:t>
      </w:r>
      <w:r w:rsidR="00DB6E23">
        <w:t xml:space="preserve">линейного </w:t>
      </w:r>
      <w:r w:rsidR="00112AB8">
        <w:t>изменения толщины слоя с ростом номера периода на единицу, в процентах от номинальной толщины слоя</w:t>
      </w:r>
      <w:r w:rsidR="003B1E9D">
        <w:t>; отсчёт идет от поверхности образца</w:t>
      </w:r>
      <w:r w:rsidR="00112AB8">
        <w:t xml:space="preserve">. Этот дрейф </w:t>
      </w:r>
      <w:r w:rsidR="00F6153C">
        <w:t>может быть</w:t>
      </w:r>
      <w:r w:rsidR="00112AB8">
        <w:t xml:space="preserve"> как положительной, так и отрицательной величиной</w:t>
      </w:r>
      <w:r w:rsidR="009B6DDA">
        <w:t xml:space="preserve">, т.е. слои могут становиться толще вглубь </w:t>
      </w:r>
      <w:proofErr w:type="spellStart"/>
      <w:r w:rsidR="009B6DDA">
        <w:t>стэка</w:t>
      </w:r>
      <w:proofErr w:type="spellEnd"/>
      <w:r w:rsidR="009B6DDA">
        <w:t>, а могут – тоньше.</w:t>
      </w:r>
      <w:r w:rsidR="006E61AF">
        <w:t xml:space="preserve"> </w:t>
      </w:r>
      <w:r>
        <w:t>В нашем случае из</w:t>
      </w:r>
      <w:r w:rsidR="00F6153C">
        <w:t xml:space="preserve"> </w:t>
      </w:r>
      <w:r>
        <w:t>формы экспериментальных пиков следует, что слои у подл</w:t>
      </w:r>
      <w:r w:rsidR="00ED7076">
        <w:t>ожки тоньше, чем у поверхности.</w:t>
      </w:r>
    </w:p>
    <w:p w14:paraId="44A7EFD1" w14:textId="77777777" w:rsidR="00254F72" w:rsidRPr="00807E8F" w:rsidRDefault="00807E8F" w:rsidP="00705A12">
      <w:pPr>
        <w:spacing w:line="360" w:lineRule="auto"/>
        <w:jc w:val="both"/>
        <w:rPr>
          <w:lang w:val="en-US"/>
        </w:rPr>
      </w:pPr>
      <w:r>
        <w:rPr>
          <w:noProof/>
          <w:lang w:eastAsia="ru-RU"/>
        </w:rPr>
        <w:lastRenderedPageBreak/>
        <w:drawing>
          <wp:inline distT="0" distB="0" distL="0" distR="0" wp14:anchorId="4B9D4FDB" wp14:editId="6D0D601E">
            <wp:extent cx="6203315" cy="5193665"/>
            <wp:effectExtent l="0" t="0" r="6985" b="6985"/>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203315" cy="5193665"/>
                    </a:xfrm>
                    <a:prstGeom prst="rect">
                      <a:avLst/>
                    </a:prstGeom>
                    <a:noFill/>
                    <a:ln>
                      <a:noFill/>
                    </a:ln>
                  </pic:spPr>
                </pic:pic>
              </a:graphicData>
            </a:graphic>
          </wp:inline>
        </w:drawing>
      </w:r>
    </w:p>
    <w:p w14:paraId="79A7FC24" w14:textId="77777777" w:rsidR="00807E8F" w:rsidRPr="00182C93" w:rsidRDefault="00EF57D3" w:rsidP="003E0140">
      <w:pPr>
        <w:spacing w:line="360" w:lineRule="auto"/>
        <w:jc w:val="both"/>
      </w:pPr>
      <w:r>
        <w:t>Ещё один ф</w:t>
      </w:r>
      <w:r w:rsidR="003E0140">
        <w:t>актор, влияющий на высоты пиков и их соотношение</w:t>
      </w:r>
      <w:r>
        <w:t xml:space="preserve"> между собой – вид интерфейсов между слоями.</w:t>
      </w:r>
      <w:r w:rsidR="00182C93">
        <w:t xml:space="preserve"> По умолчанию</w:t>
      </w:r>
      <w:r w:rsidR="00F05A44">
        <w:t>,</w:t>
      </w:r>
      <w:r w:rsidR="00182C93">
        <w:t xml:space="preserve"> латерально усреднённый профиль диэлектрической проницаемости описывается функцией ошибок </w:t>
      </w:r>
      <w:r w:rsidR="00182C93">
        <w:rPr>
          <w:lang w:val="en-US"/>
        </w:rPr>
        <w:t>erf</w:t>
      </w:r>
      <w:r w:rsidR="00182C93">
        <w:t xml:space="preserve"> (см. галочки в таблице в каждом из слоёв), но в действительности форма может отличаться. Изменить вид профиля можно, включая другие функции (</w:t>
      </w:r>
      <w:r w:rsidR="00182C93">
        <w:rPr>
          <w:lang w:val="en-US"/>
        </w:rPr>
        <w:t>erf</w:t>
      </w:r>
      <w:r w:rsidR="00182C93" w:rsidRPr="00182C93">
        <w:t xml:space="preserve">, </w:t>
      </w:r>
      <w:r w:rsidR="00182C93">
        <w:rPr>
          <w:lang w:val="en-US"/>
        </w:rPr>
        <w:t>lin</w:t>
      </w:r>
      <w:r w:rsidR="00182C93" w:rsidRPr="00182C93">
        <w:t xml:space="preserve">, </w:t>
      </w:r>
      <w:r w:rsidR="00182C93">
        <w:rPr>
          <w:lang w:val="en-US"/>
        </w:rPr>
        <w:t>exp</w:t>
      </w:r>
      <w:r w:rsidR="00182C93" w:rsidRPr="00182C93">
        <w:t xml:space="preserve">, </w:t>
      </w:r>
      <w:r w:rsidR="00182C93">
        <w:rPr>
          <w:lang w:val="en-US"/>
        </w:rPr>
        <w:t>tanh</w:t>
      </w:r>
      <w:r w:rsidR="00182C93" w:rsidRPr="00182C93">
        <w:t xml:space="preserve">, </w:t>
      </w:r>
      <w:r w:rsidR="00182C93">
        <w:rPr>
          <w:lang w:val="en-US"/>
        </w:rPr>
        <w:t>sin</w:t>
      </w:r>
      <w:r w:rsidR="00182C93" w:rsidRPr="00182C93">
        <w:t xml:space="preserve">, </w:t>
      </w:r>
      <w:r w:rsidR="00182C93">
        <w:rPr>
          <w:lang w:val="en-US"/>
        </w:rPr>
        <w:t>step</w:t>
      </w:r>
      <w:r w:rsidR="00182C93">
        <w:t>). Подробно вид и влияние этих функций описаны в следующем разделе руководства. Сейчас предлагается просто задействовать их, и, меняя удельные веса, наблюдать влияние на кривую отражения.</w:t>
      </w:r>
      <w:r w:rsidR="00A010F6">
        <w:t xml:space="preserve"> Удельный вес каждой функции задаётся под её названием. Значение имеют только соотношени</w:t>
      </w:r>
      <w:r w:rsidR="00F05A44">
        <w:t>я</w:t>
      </w:r>
      <w:r w:rsidR="00A010F6">
        <w:t xml:space="preserve"> этих </w:t>
      </w:r>
      <w:r w:rsidR="00184269">
        <w:t>значений</w:t>
      </w:r>
      <w:r w:rsidR="00A010F6">
        <w:t xml:space="preserve"> между различными функциями; абсолютная величина не важна.</w:t>
      </w:r>
      <w:r w:rsidR="005425C1">
        <w:t xml:space="preserve"> Если вес равен нулю, то это эквивалентно отключению данной функции профиля.</w:t>
      </w:r>
    </w:p>
    <w:p w14:paraId="3C80DB67" w14:textId="77777777" w:rsidR="00807E8F" w:rsidRDefault="00A010F6" w:rsidP="00A010F6">
      <w:pPr>
        <w:spacing w:line="360" w:lineRule="auto"/>
        <w:jc w:val="center"/>
      </w:pPr>
      <w:r>
        <w:rPr>
          <w:noProof/>
          <w:lang w:eastAsia="ru-RU"/>
        </w:rPr>
        <w:drawing>
          <wp:inline distT="0" distB="0" distL="0" distR="0" wp14:anchorId="352D5DC1" wp14:editId="28727C86">
            <wp:extent cx="2631788" cy="1026544"/>
            <wp:effectExtent l="0" t="0" r="0" b="254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781556" cy="1084962"/>
                    </a:xfrm>
                    <a:prstGeom prst="rect">
                      <a:avLst/>
                    </a:prstGeom>
                    <a:noFill/>
                    <a:ln>
                      <a:noFill/>
                    </a:ln>
                  </pic:spPr>
                </pic:pic>
              </a:graphicData>
            </a:graphic>
          </wp:inline>
        </w:drawing>
      </w:r>
    </w:p>
    <w:p w14:paraId="366DCEAB" w14:textId="77777777" w:rsidR="00EA724B" w:rsidRPr="0065035E" w:rsidRDefault="000246E2" w:rsidP="00705A12">
      <w:pPr>
        <w:spacing w:line="360" w:lineRule="auto"/>
        <w:jc w:val="both"/>
      </w:pPr>
      <w:r>
        <w:lastRenderedPageBreak/>
        <w:t>Итак, теперь модельная структура стала гораздо более сложной и многопараметрической.</w:t>
      </w:r>
      <w:r w:rsidR="00EA724B">
        <w:t xml:space="preserve"> Можно по-прежнему менять параметры вручную и смотреть на результат в реальном времени</w:t>
      </w:r>
      <w:r w:rsidR="00AA6129">
        <w:t xml:space="preserve"> (и это всегда полезно делать, на любом этапе рефлектометрической реконструкции)</w:t>
      </w:r>
      <w:r w:rsidR="00EA724B">
        <w:t>, однако шансы обнаружить искомую область параметров весьма малы.</w:t>
      </w:r>
      <w:r w:rsidR="007A5E8F">
        <w:t xml:space="preserve"> На этом этапе автоматизированная подгонка становится необходимой.</w:t>
      </w:r>
      <w:r w:rsidR="00137DD4">
        <w:t xml:space="preserve"> </w:t>
      </w:r>
      <w:r w:rsidR="00275926">
        <w:t xml:space="preserve">Прежде чем </w:t>
      </w:r>
      <w:r w:rsidR="00137DD4">
        <w:t>перейти к</w:t>
      </w:r>
      <w:r w:rsidR="00275926">
        <w:t xml:space="preserve"> автоматическ</w:t>
      </w:r>
      <w:r w:rsidR="00137DD4">
        <w:t>ой</w:t>
      </w:r>
      <w:r w:rsidR="00275926">
        <w:t xml:space="preserve"> подгонк</w:t>
      </w:r>
      <w:r w:rsidR="00137DD4">
        <w:t>е</w:t>
      </w:r>
      <w:r w:rsidR="00275926">
        <w:t xml:space="preserve">, следует обратить внимание вот на что. </w:t>
      </w:r>
      <w:r w:rsidR="009674F0">
        <w:t xml:space="preserve">Хотя оптимально подобранная функция невязки в некоторой мере </w:t>
      </w:r>
      <w:r w:rsidR="009674F0" w:rsidRPr="009674F0">
        <w:t>“</w:t>
      </w:r>
      <w:r w:rsidR="009674F0">
        <w:t>выравнивает</w:t>
      </w:r>
      <w:r w:rsidR="009674F0" w:rsidRPr="009674F0">
        <w:t>”</w:t>
      </w:r>
      <w:r w:rsidR="009674F0">
        <w:t xml:space="preserve"> вклад участков кривых со значительно отличающимися величинами отражения, но очень условно. Неравенство разных участков кривой отражения приводит к тому, что алгоритм часто стремится уменьшить невязку в первую очередь за счёт области полного внешнего отражения (углы 0–0.3°)</w:t>
      </w:r>
      <w:r w:rsidR="00A038B9">
        <w:t>, часто в ущерб важным особенностям кривой отражения (таким как брэгговские пики высоких порядков). Чтобы такой конфликт не возникал, следует заранее позаботиться о том, чтобы</w:t>
      </w:r>
      <w:r w:rsidR="00700356">
        <w:t xml:space="preserve"> область</w:t>
      </w:r>
      <w:r w:rsidR="00A038B9">
        <w:t xml:space="preserve"> </w:t>
      </w:r>
      <w:r w:rsidR="00700356">
        <w:t xml:space="preserve">ПВО, больше зависящая от геометрии измерений, чем от особенностей самой структуры, не имела больших рассогласований. Для этого нужно указать размер образца, ширину и форму зондирующего пучка, смещение образца относительно центра пучка. </w:t>
      </w:r>
      <w:r w:rsidR="0065035E">
        <w:t xml:space="preserve">Пример приведён на картинке ниже. Чтобы подобрать подходящие значения, нужно держать открытым окно с графиками и при изменении геометрических параметров пересчитывать кривую. Чтобы масштаб кривых не менялся каждый раз на исходный, нужно отключить опцию </w:t>
      </w:r>
      <w:r w:rsidR="0065035E" w:rsidRPr="0065035E">
        <w:t>“</w:t>
      </w:r>
      <w:r w:rsidR="0065035E">
        <w:rPr>
          <w:lang w:val="en-US"/>
        </w:rPr>
        <w:t>Rescale</w:t>
      </w:r>
      <w:r w:rsidR="0065035E" w:rsidRPr="0065035E">
        <w:t>”</w:t>
      </w:r>
      <w:r w:rsidR="0065035E">
        <w:t xml:space="preserve"> в окне графиков.</w:t>
      </w:r>
    </w:p>
    <w:p w14:paraId="2D9E3E34" w14:textId="77777777" w:rsidR="00254F72" w:rsidRDefault="00A30C85" w:rsidP="00705A12">
      <w:pPr>
        <w:spacing w:line="360" w:lineRule="auto"/>
        <w:jc w:val="both"/>
      </w:pPr>
      <w:r>
        <w:rPr>
          <w:noProof/>
          <w:lang w:eastAsia="ru-RU"/>
        </w:rPr>
        <w:drawing>
          <wp:inline distT="0" distB="0" distL="0" distR="0" wp14:anchorId="4B1FD820" wp14:editId="1FB32D5A">
            <wp:extent cx="6200140" cy="2813685"/>
            <wp:effectExtent l="0" t="0" r="0" b="5715"/>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202945" cy="2814958"/>
                    </a:xfrm>
                    <a:prstGeom prst="rect">
                      <a:avLst/>
                    </a:prstGeom>
                    <a:noFill/>
                    <a:ln>
                      <a:noFill/>
                    </a:ln>
                  </pic:spPr>
                </pic:pic>
              </a:graphicData>
            </a:graphic>
          </wp:inline>
        </w:drawing>
      </w:r>
    </w:p>
    <w:p w14:paraId="2AC520B1" w14:textId="77777777" w:rsidR="00137DD4" w:rsidRPr="00595175" w:rsidRDefault="003A5A0A" w:rsidP="00137DD4">
      <w:pPr>
        <w:spacing w:line="360" w:lineRule="auto"/>
        <w:jc w:val="both"/>
        <w:rPr>
          <w:lang w:val="en-US"/>
        </w:rPr>
      </w:pPr>
      <w:r>
        <w:t>Теперь подготовим структуру к фитингу.</w:t>
      </w:r>
      <w:r w:rsidR="00137DD4">
        <w:t xml:space="preserve"> В первую очередь </w:t>
      </w:r>
      <w:r>
        <w:t>для этого потребуется</w:t>
      </w:r>
      <w:r w:rsidRPr="003A5A0A">
        <w:t xml:space="preserve"> </w:t>
      </w:r>
      <w:r>
        <w:t xml:space="preserve">отметить </w:t>
      </w:r>
      <w:r w:rsidR="00137DD4">
        <w:t xml:space="preserve">в таблице параметры, которые будут подгоняться. </w:t>
      </w:r>
      <w:r w:rsidR="00482772">
        <w:t>Д</w:t>
      </w:r>
      <w:r w:rsidR="00137DD4">
        <w:t xml:space="preserve">ля этих параметров нужно включить опцию </w:t>
      </w:r>
      <w:r w:rsidR="00137DD4" w:rsidRPr="00AF1E91">
        <w:t>“</w:t>
      </w:r>
      <w:r w:rsidR="00137DD4">
        <w:rPr>
          <w:lang w:val="en-US"/>
        </w:rPr>
        <w:t>fit</w:t>
      </w:r>
      <w:r w:rsidR="00137DD4" w:rsidRPr="00AF1E91">
        <w:t>”</w:t>
      </w:r>
      <w:r w:rsidR="00AE6591">
        <w:t xml:space="preserve"> </w:t>
      </w:r>
      <w:r w:rsidR="00AE6591">
        <w:rPr>
          <w:noProof/>
          <w:lang w:eastAsia="ru-RU"/>
        </w:rPr>
        <w:drawing>
          <wp:inline distT="0" distB="0" distL="0" distR="0" wp14:anchorId="37DF947C" wp14:editId="17503B21">
            <wp:extent cx="442800" cy="169200"/>
            <wp:effectExtent l="0" t="0" r="0" b="2540"/>
            <wp:docPr id="74"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42800" cy="169200"/>
                    </a:xfrm>
                    <a:prstGeom prst="rect">
                      <a:avLst/>
                    </a:prstGeom>
                    <a:noFill/>
                    <a:ln>
                      <a:noFill/>
                    </a:ln>
                  </pic:spPr>
                </pic:pic>
              </a:graphicData>
            </a:graphic>
          </wp:inline>
        </w:drawing>
      </w:r>
      <w:r w:rsidR="00137DD4">
        <w:t xml:space="preserve"> и установить нижнюю и верхнюю границы диапазона</w:t>
      </w:r>
      <w:r w:rsidR="00137DD4" w:rsidRPr="00AF1E91">
        <w:t xml:space="preserve"> </w:t>
      </w:r>
      <w:r w:rsidR="00137DD4">
        <w:t>поиска.</w:t>
      </w:r>
    </w:p>
    <w:p w14:paraId="6783EAEF" w14:textId="77777777" w:rsidR="00137DD4" w:rsidRDefault="00137DD4" w:rsidP="00137DD4">
      <w:pPr>
        <w:spacing w:line="360" w:lineRule="auto"/>
        <w:ind w:firstLine="2977"/>
        <w:jc w:val="both"/>
      </w:pPr>
      <w:r w:rsidRPr="00595175">
        <w:rPr>
          <w:noProof/>
          <w:lang w:eastAsia="ru-RU"/>
        </w:rPr>
        <mc:AlternateContent>
          <mc:Choice Requires="wpg">
            <w:drawing>
              <wp:inline distT="0" distB="0" distL="0" distR="0" wp14:anchorId="7BF931E8" wp14:editId="21FC9814">
                <wp:extent cx="2237528" cy="1207385"/>
                <wp:effectExtent l="0" t="0" r="0" b="31115"/>
                <wp:docPr id="27" name="Группа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37528" cy="1207385"/>
                          <a:chOff x="0" y="0"/>
                          <a:chExt cx="2259807" cy="1219200"/>
                        </a:xfrm>
                      </wpg:grpSpPr>
                      <pic:pic xmlns:pic="http://schemas.openxmlformats.org/drawingml/2006/picture">
                        <pic:nvPicPr>
                          <pic:cNvPr id="28" name="Рисунок 28"/>
                          <pic:cNvPicPr>
                            <a:picLocks noChangeAspect="1"/>
                          </pic:cNvPicPr>
                        </pic:nvPicPr>
                        <pic:blipFill>
                          <a:blip r:embed="rId53"/>
                          <a:stretch>
                            <a:fillRect/>
                          </a:stretch>
                        </pic:blipFill>
                        <pic:spPr>
                          <a:xfrm>
                            <a:off x="1583532" y="0"/>
                            <a:ext cx="676275" cy="1219200"/>
                          </a:xfrm>
                          <a:prstGeom prst="rect">
                            <a:avLst/>
                          </a:prstGeom>
                        </pic:spPr>
                      </pic:pic>
                      <wps:wsp>
                        <wps:cNvPr id="37" name="Прямая со стрелкой 37"/>
                        <wps:cNvCnPr/>
                        <wps:spPr>
                          <a:xfrm>
                            <a:off x="1245395" y="619125"/>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8" name="Прямая со стрелкой 38"/>
                        <wps:cNvCnPr/>
                        <wps:spPr>
                          <a:xfrm>
                            <a:off x="1245395" y="828675"/>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9" name="Прямая со стрелкой 39"/>
                        <wps:cNvCnPr/>
                        <wps:spPr>
                          <a:xfrm>
                            <a:off x="1254921" y="1057275"/>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44" name="TextBox 9"/>
                        <wps:cNvSpPr txBox="1"/>
                        <wps:spPr>
                          <a:xfrm>
                            <a:off x="4760" y="468154"/>
                            <a:ext cx="1381125" cy="308610"/>
                          </a:xfrm>
                          <a:prstGeom prst="rect">
                            <a:avLst/>
                          </a:prstGeom>
                          <a:noFill/>
                        </wps:spPr>
                        <wps:txbx>
                          <w:txbxContent>
                            <w:p w14:paraId="35F4FEA8" w14:textId="77777777" w:rsidR="00652077" w:rsidRDefault="00652077"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fitting on/off</w:t>
                              </w:r>
                            </w:p>
                          </w:txbxContent>
                        </wps:txbx>
                        <wps:bodyPr wrap="square" rtlCol="0">
                          <a:noAutofit/>
                        </wps:bodyPr>
                      </wps:wsp>
                      <wps:wsp>
                        <wps:cNvPr id="53" name="TextBox 10"/>
                        <wps:cNvSpPr txBox="1"/>
                        <wps:spPr>
                          <a:xfrm>
                            <a:off x="330996" y="682109"/>
                            <a:ext cx="1381125" cy="307777"/>
                          </a:xfrm>
                          <a:prstGeom prst="rect">
                            <a:avLst/>
                          </a:prstGeom>
                          <a:noFill/>
                        </wps:spPr>
                        <wps:txbx>
                          <w:txbxContent>
                            <w:p w14:paraId="5BC9986C" w14:textId="77777777" w:rsidR="00652077" w:rsidRDefault="00652077"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min</w:t>
                              </w:r>
                            </w:p>
                          </w:txbxContent>
                        </wps:txbx>
                        <wps:bodyPr wrap="square" rtlCol="0">
                          <a:noAutofit/>
                        </wps:bodyPr>
                      </wps:wsp>
                      <wps:wsp>
                        <wps:cNvPr id="54" name="TextBox 11"/>
                        <wps:cNvSpPr txBox="1"/>
                        <wps:spPr>
                          <a:xfrm>
                            <a:off x="321471" y="898980"/>
                            <a:ext cx="1381125" cy="307777"/>
                          </a:xfrm>
                          <a:prstGeom prst="rect">
                            <a:avLst/>
                          </a:prstGeom>
                          <a:noFill/>
                        </wps:spPr>
                        <wps:txbx>
                          <w:txbxContent>
                            <w:p w14:paraId="16E4945D" w14:textId="77777777" w:rsidR="00652077" w:rsidRDefault="00652077"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max</w:t>
                              </w:r>
                            </w:p>
                          </w:txbxContent>
                        </wps:txbx>
                        <wps:bodyPr wrap="square" rtlCol="0">
                          <a:noAutofit/>
                        </wps:bodyPr>
                      </wps:wsp>
                      <wps:wsp>
                        <wps:cNvPr id="56" name="Прямая со стрелкой 56"/>
                        <wps:cNvCnPr/>
                        <wps:spPr>
                          <a:xfrm>
                            <a:off x="1245395" y="390525"/>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60" name="TextBox 13"/>
                        <wps:cNvSpPr txBox="1"/>
                        <wps:spPr>
                          <a:xfrm>
                            <a:off x="0" y="230328"/>
                            <a:ext cx="1381125" cy="307777"/>
                          </a:xfrm>
                          <a:prstGeom prst="rect">
                            <a:avLst/>
                          </a:prstGeom>
                          <a:noFill/>
                        </wps:spPr>
                        <wps:txbx>
                          <w:txbxContent>
                            <w:p w14:paraId="11476945" w14:textId="77777777" w:rsidR="00652077" w:rsidRDefault="00652077"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current value</w:t>
                              </w:r>
                            </w:p>
                          </w:txbxContent>
                        </wps:txbx>
                        <wps:bodyPr wrap="square" rtlCol="0">
                          <a:noAutofit/>
                        </wps:bodyPr>
                      </wps:wsp>
                    </wpg:wgp>
                  </a:graphicData>
                </a:graphic>
              </wp:inline>
            </w:drawing>
          </mc:Choice>
          <mc:Fallback>
            <w:pict>
              <v:group w14:anchorId="7BF931E8" id="Группа 14" o:spid="_x0000_s1038" style="width:176.2pt;height:95.05pt;mso-position-horizontal-relative:char;mso-position-vertical-relative:line" coordsize="22598,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">
                <o:lock v:ext="edit" aspectratio="t"/>
                <v:shape id="Рисунок 28" o:spid="_x0000_s1039" type="#_x0000_t75" style="position:absolute;left:15835;width:6763;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">
                  <v:imagedata r:id="rId54" o:title=""/>
                </v:shape>
                <v:shape id="Прямая со стрелкой 37" o:spid="_x0000_s1040" type="#_x0000_t32" style="position:absolute;left:12453;top:619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" strokecolor="#5b9bd5 [3204]" strokeweight="2.25pt">
                  <v:stroke endarrow="classic" endarrowwidth="wide" endarrowlength="long" joinstyle="miter"/>
                </v:shape>
                <v:shape id="Прямая со стрелкой 38" o:spid="_x0000_s1041" type="#_x0000_t32" style="position:absolute;left:12453;top:828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" strokecolor="#5b9bd5 [3204]" strokeweight="2.25pt">
                  <v:stroke endarrow="classic" endarrowwidth="wide" endarrowlength="long" joinstyle="miter"/>
                </v:shape>
                <v:shape id="Прямая со стрелкой 39" o:spid="_x0000_s1042" type="#_x0000_t32" style="position:absolute;left:12549;top:10572;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" strokecolor="#5b9bd5 [3204]" strokeweight="2.25pt">
                  <v:stroke endarrow="classic" endarrowwidth="wide" endarrowlength="long" joinstyle="miter"/>
                </v:shape>
                <v:shape id="TextBox 9" o:spid="_x0000_s1043" type="#_x0000_t202" style="position:absolute;left:47;top:4681;width:138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14:paraId="35F4FEA8" w14:textId="77777777" w:rsidR="00652077" w:rsidRDefault="00652077"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fitting on/off</w:t>
                        </w:r>
                      </w:p>
                    </w:txbxContent>
                  </v:textbox>
                </v:shape>
                <v:shape id="TextBox 10" o:spid="_x0000_s1044" type="#_x0000_t202" style="position:absolute;left:3309;top:6821;width:13812;height:3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14:paraId="5BC9986C" w14:textId="77777777" w:rsidR="00652077" w:rsidRDefault="00652077"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min</w:t>
                        </w:r>
                      </w:p>
                    </w:txbxContent>
                  </v:textbox>
                </v:shape>
                <v:shape id="TextBox 11" o:spid="_x0000_s1045" type="#_x0000_t202" style="position:absolute;left:3214;top:8989;width:13811;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" filled="f" stroked="f">
                  <v:textbox>
                    <w:txbxContent>
                      <w:p w14:paraId="16E4945D" w14:textId="77777777" w:rsidR="00652077" w:rsidRDefault="00652077"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max</w:t>
                        </w:r>
                      </w:p>
                    </w:txbxContent>
                  </v:textbox>
                </v:shape>
                <v:shape id="Прямая со стрелкой 56" o:spid="_x0000_s1046" type="#_x0000_t32" style="position:absolute;left:12453;top:3905;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" strokecolor="#5b9bd5 [3204]" strokeweight="2.25pt">
                  <v:stroke endarrow="classic" endarrowwidth="wide" endarrowlength="long" joinstyle="miter"/>
                </v:shape>
                <v:shape id="TextBox 13" o:spid="_x0000_s1047" type="#_x0000_t202" style="position:absolute;top:2303;width:13811;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" filled="f" stroked="f">
                  <v:textbox>
                    <w:txbxContent>
                      <w:p w14:paraId="11476945" w14:textId="77777777" w:rsidR="00652077" w:rsidRDefault="00652077"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current value</w:t>
                        </w:r>
                      </w:p>
                    </w:txbxContent>
                  </v:textbox>
                </v:shape>
                <w10:anchorlock/>
              </v:group>
            </w:pict>
          </mc:Fallback>
        </mc:AlternateContent>
      </w:r>
    </w:p>
    <w:p w14:paraId="4AD8BB59" w14:textId="77777777" w:rsidR="00137DD4" w:rsidRPr="00251645" w:rsidRDefault="00251645" w:rsidP="00137DD4">
      <w:pPr>
        <w:spacing w:line="360" w:lineRule="auto"/>
        <w:jc w:val="both"/>
      </w:pPr>
      <w:r>
        <w:lastRenderedPageBreak/>
        <w:t>Теперь таблица с</w:t>
      </w:r>
      <w:r w:rsidR="007B6641">
        <w:t>о всеми</w:t>
      </w:r>
      <w:r>
        <w:t xml:space="preserve"> выставленными</w:t>
      </w:r>
      <w:r w:rsidR="007B6641">
        <w:t xml:space="preserve"> подгоночными параметрами</w:t>
      </w:r>
      <w:r w:rsidR="004638AA">
        <w:t xml:space="preserve"> и начальными значениями</w:t>
      </w:r>
      <w:r w:rsidR="007B6641">
        <w:t xml:space="preserve"> выглядит так:</w:t>
      </w:r>
    </w:p>
    <w:p w14:paraId="77982E14" w14:textId="77777777" w:rsidR="00195054" w:rsidRDefault="008E0A88" w:rsidP="00705A12">
      <w:pPr>
        <w:spacing w:line="360" w:lineRule="auto"/>
        <w:jc w:val="both"/>
      </w:pPr>
      <w:r>
        <w:rPr>
          <w:noProof/>
          <w:lang w:eastAsia="ru-RU"/>
        </w:rPr>
        <w:drawing>
          <wp:inline distT="0" distB="0" distL="0" distR="0" wp14:anchorId="72630869" wp14:editId="5C46997B">
            <wp:extent cx="6261880" cy="5603443"/>
            <wp:effectExtent l="0" t="0" r="5715" b="0"/>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67363" cy="5608349"/>
                    </a:xfrm>
                    <a:prstGeom prst="rect">
                      <a:avLst/>
                    </a:prstGeom>
                    <a:noFill/>
                    <a:ln>
                      <a:noFill/>
                    </a:ln>
                  </pic:spPr>
                </pic:pic>
              </a:graphicData>
            </a:graphic>
          </wp:inline>
        </w:drawing>
      </w:r>
    </w:p>
    <w:p w14:paraId="242CB2EC" w14:textId="77777777" w:rsidR="002F4F57" w:rsidRDefault="004638AA" w:rsidP="002F4F57">
      <w:pPr>
        <w:spacing w:line="360" w:lineRule="auto"/>
        <w:jc w:val="both"/>
      </w:pPr>
      <w:r>
        <w:t xml:space="preserve">Следующий шаг – включить подгонку для данной экспериментальной кривой и задать функцию невязки. Это делается в окне </w:t>
      </w:r>
      <w:r w:rsidRPr="004638AA">
        <w:t>“</w:t>
      </w:r>
      <w:r>
        <w:rPr>
          <w:lang w:val="en-US"/>
        </w:rPr>
        <w:t>Calculation</w:t>
      </w:r>
      <w:r w:rsidRPr="004638AA">
        <w:t xml:space="preserve"> </w:t>
      </w:r>
      <w:r>
        <w:rPr>
          <w:lang w:val="en-US"/>
        </w:rPr>
        <w:t>Settings</w:t>
      </w:r>
      <w:r w:rsidRPr="004638AA">
        <w:t>”</w:t>
      </w:r>
      <w:r>
        <w:t xml:space="preserve">. </w:t>
      </w:r>
    </w:p>
    <w:p w14:paraId="61D8D2BC" w14:textId="77777777" w:rsidR="00137DD4" w:rsidRDefault="007F5CF8" w:rsidP="002F4F57">
      <w:pPr>
        <w:spacing w:line="360" w:lineRule="auto"/>
        <w:jc w:val="center"/>
      </w:pPr>
      <w:r>
        <w:rPr>
          <w:noProof/>
          <w:lang w:eastAsia="ru-RU"/>
        </w:rPr>
        <w:lastRenderedPageBreak/>
        <w:drawing>
          <wp:inline distT="0" distB="0" distL="0" distR="0" wp14:anchorId="1B7AEEE9" wp14:editId="562C1159">
            <wp:extent cx="3368567" cy="4059555"/>
            <wp:effectExtent l="0" t="0" r="3810" b="0"/>
            <wp:docPr id="88" name="Рисунок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373523" cy="4065527"/>
                    </a:xfrm>
                    <a:prstGeom prst="rect">
                      <a:avLst/>
                    </a:prstGeom>
                    <a:noFill/>
                    <a:ln>
                      <a:noFill/>
                    </a:ln>
                  </pic:spPr>
                </pic:pic>
              </a:graphicData>
            </a:graphic>
          </wp:inline>
        </w:drawing>
      </w:r>
    </w:p>
    <w:p w14:paraId="56196FAE" w14:textId="77777777" w:rsidR="00FD65CD" w:rsidRDefault="002F4F57" w:rsidP="002F4F57">
      <w:pPr>
        <w:spacing w:line="360" w:lineRule="auto"/>
        <w:jc w:val="both"/>
      </w:pPr>
      <w:r>
        <w:t xml:space="preserve">Галочка </w:t>
      </w:r>
      <w:r w:rsidRPr="004638AA">
        <w:t>“</w:t>
      </w:r>
      <w:r>
        <w:rPr>
          <w:lang w:val="en-US"/>
        </w:rPr>
        <w:t>Fit</w:t>
      </w:r>
      <w:r w:rsidRPr="004638AA">
        <w:t>”</w:t>
      </w:r>
      <w:r>
        <w:t xml:space="preserve"> стоит по умолчанию, а функция невязки может быть либо хи-квадрат, либо произвольной функцией (допустимый синтаксис для написания выражений описан в следующем разделе). В данном случае достаточно переключить на логарифмическую функцию</w:t>
      </w:r>
      <w:r w:rsidR="002A2DE5">
        <w:t xml:space="preserve">, сняв галочку </w:t>
      </w:r>
      <w:r w:rsidR="002A2DE5" w:rsidRPr="002A2DE5">
        <w:t>“</w:t>
      </w:r>
      <w:r w:rsidR="002A2DE5">
        <w:rPr>
          <w:lang w:val="en-US"/>
        </w:rPr>
        <w:t>Use</w:t>
      </w:r>
      <w:r w:rsidR="002A2DE5" w:rsidRPr="002A2DE5">
        <w:t xml:space="preserve"> </w:t>
      </w:r>
      <w:r w:rsidR="002A2DE5">
        <w:t>χ</w:t>
      </w:r>
      <w:r w:rsidR="002A2DE5" w:rsidRPr="002A2DE5">
        <w:rPr>
          <w:vertAlign w:val="superscript"/>
        </w:rPr>
        <w:t>2</w:t>
      </w:r>
      <w:r w:rsidR="002A2DE5">
        <w:t>”</w:t>
      </w:r>
      <w:r>
        <w:t>, а значения оставить как есть.</w:t>
      </w:r>
      <w:r w:rsidR="00FD65CD">
        <w:t xml:space="preserve"> Алгоритм минимизации функционала невязки выбирается в специальном окне </w:t>
      </w:r>
      <w:r w:rsidR="00FD65CD" w:rsidRPr="00FD65CD">
        <w:t>“</w:t>
      </w:r>
      <w:r w:rsidR="00FD65CD">
        <w:rPr>
          <w:lang w:val="en-US"/>
        </w:rPr>
        <w:t>Fitting</w:t>
      </w:r>
      <w:r w:rsidR="00FD65CD" w:rsidRPr="00FD65CD">
        <w:t xml:space="preserve"> </w:t>
      </w:r>
      <w:r w:rsidR="00FD65CD">
        <w:rPr>
          <w:lang w:val="en-US"/>
        </w:rPr>
        <w:t>Settings</w:t>
      </w:r>
      <w:r w:rsidR="00FD65CD" w:rsidRPr="00FD65CD">
        <w:t>”</w:t>
      </w:r>
      <w:r w:rsidR="00BB5122">
        <w:t xml:space="preserve">. Окно можно открыть из главного окна, вкладка </w:t>
      </w:r>
      <w:r w:rsidR="00BB5122">
        <w:rPr>
          <w:lang w:val="en-US"/>
        </w:rPr>
        <w:t>“Main Tools”.</w:t>
      </w:r>
    </w:p>
    <w:p w14:paraId="28DE49F1" w14:textId="77777777" w:rsidR="00137DD4" w:rsidRDefault="00BF3770" w:rsidP="00FD65CD">
      <w:pPr>
        <w:spacing w:line="360" w:lineRule="auto"/>
        <w:jc w:val="center"/>
      </w:pPr>
      <w:r>
        <w:rPr>
          <w:noProof/>
          <w:lang w:eastAsia="ru-RU"/>
        </w:rPr>
        <w:lastRenderedPageBreak/>
        <w:drawing>
          <wp:inline distT="0" distB="0" distL="0" distR="0" wp14:anchorId="73A25FB7" wp14:editId="373EEE43">
            <wp:extent cx="4610100" cy="3771900"/>
            <wp:effectExtent l="0" t="0" r="0" b="0"/>
            <wp:docPr id="89" name="Рисунок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610100" cy="3771900"/>
                    </a:xfrm>
                    <a:prstGeom prst="rect">
                      <a:avLst/>
                    </a:prstGeom>
                    <a:noFill/>
                    <a:ln>
                      <a:noFill/>
                    </a:ln>
                  </pic:spPr>
                </pic:pic>
              </a:graphicData>
            </a:graphic>
          </wp:inline>
        </w:drawing>
      </w:r>
    </w:p>
    <w:p w14:paraId="72C77352" w14:textId="77777777" w:rsidR="00137DD4" w:rsidRDefault="00BB5122" w:rsidP="00705A12">
      <w:pPr>
        <w:spacing w:line="360" w:lineRule="auto"/>
        <w:jc w:val="both"/>
      </w:pPr>
      <w:r>
        <w:t>В</w:t>
      </w:r>
      <w:r w:rsidRPr="00BB5122">
        <w:t xml:space="preserve"> </w:t>
      </w:r>
      <w:r>
        <w:t xml:space="preserve">списке представлены несколько алгоритмов. В первой группе – градиентные алгоритмы, </w:t>
      </w:r>
      <w:r w:rsidRPr="00BB5122">
        <w:t>“</w:t>
      </w:r>
      <w:r>
        <w:t>родственные</w:t>
      </w:r>
      <w:r w:rsidRPr="00BB5122">
        <w:t xml:space="preserve">” </w:t>
      </w:r>
      <w:r>
        <w:t>классическому</w:t>
      </w:r>
      <w:r w:rsidRPr="00BB5122">
        <w:t xml:space="preserve"> </w:t>
      </w:r>
      <w:r>
        <w:t xml:space="preserve">алгоритму </w:t>
      </w:r>
      <w:proofErr w:type="spellStart"/>
      <w:r>
        <w:t>Левенберга-Марквардта</w:t>
      </w:r>
      <w:proofErr w:type="spellEnd"/>
      <w:r>
        <w:t xml:space="preserve">. Они осуществляют </w:t>
      </w:r>
      <w:r w:rsidRPr="00BB5122">
        <w:t>“</w:t>
      </w:r>
      <w:r>
        <w:t>локальный</w:t>
      </w:r>
      <w:r w:rsidRPr="00BB5122">
        <w:t>”</w:t>
      </w:r>
      <w:r>
        <w:t xml:space="preserve"> поиск, эффективно сходясь к ближайшему минимуму невязки в параметрическом пространстве. </w:t>
      </w:r>
      <w:r w:rsidR="00370D6A">
        <w:t xml:space="preserve">Вторая группа – алгоритмы глобального поиска: равномерный поиск по координатной сетке, случайный поиск и генетические (эволюционные) алгоритмы. Основным инструментом при большом числе параметров являются именно генетические алгоритмы, поэтому выбираем </w:t>
      </w:r>
      <w:r w:rsidR="00370D6A" w:rsidRPr="00370D6A">
        <w:t>“</w:t>
      </w:r>
      <w:r w:rsidR="00370D6A">
        <w:rPr>
          <w:lang w:val="en-US"/>
        </w:rPr>
        <w:t>Differential</w:t>
      </w:r>
      <w:r w:rsidR="00370D6A" w:rsidRPr="00370D6A">
        <w:t xml:space="preserve"> </w:t>
      </w:r>
      <w:r w:rsidR="00370D6A">
        <w:rPr>
          <w:lang w:val="en-US"/>
        </w:rPr>
        <w:t>Evolution</w:t>
      </w:r>
      <w:r w:rsidR="007216AC" w:rsidRPr="007216AC">
        <w:t xml:space="preserve"> (</w:t>
      </w:r>
      <w:r w:rsidR="007216AC">
        <w:rPr>
          <w:lang w:val="en-US"/>
        </w:rPr>
        <w:t>Basic</w:t>
      </w:r>
      <w:r w:rsidR="007216AC" w:rsidRPr="007216AC">
        <w:t>)</w:t>
      </w:r>
      <w:r w:rsidR="00370D6A" w:rsidRPr="00370D6A">
        <w:t>”</w:t>
      </w:r>
      <w:r w:rsidR="00370D6A" w:rsidRPr="00652816">
        <w:t>.</w:t>
      </w:r>
      <w:r w:rsidR="00652816" w:rsidRPr="00652816">
        <w:t xml:space="preserve"> </w:t>
      </w:r>
      <w:r w:rsidR="00652816">
        <w:t xml:space="preserve">Остальные параметры оставляем по умолчанию. </w:t>
      </w:r>
    </w:p>
    <w:p w14:paraId="68A009A5" w14:textId="77777777" w:rsidR="0009380D" w:rsidRPr="0009380D" w:rsidRDefault="0009380D" w:rsidP="00705A12">
      <w:pPr>
        <w:spacing w:line="360" w:lineRule="auto"/>
        <w:jc w:val="both"/>
      </w:pPr>
      <w:r>
        <w:t xml:space="preserve">Подготовка закончена. Теперь нужно запустить фитинг, нажав </w:t>
      </w:r>
      <w:r>
        <w:rPr>
          <w:lang w:val="en-US"/>
        </w:rPr>
        <w:t>Ctrl</w:t>
      </w:r>
      <w:r w:rsidRPr="0009380D">
        <w:t>+</w:t>
      </w:r>
      <w:r>
        <w:rPr>
          <w:lang w:val="en-US"/>
        </w:rPr>
        <w:t>Shift</w:t>
      </w:r>
      <w:r w:rsidRPr="0009380D">
        <w:t>+</w:t>
      </w:r>
      <w:r>
        <w:rPr>
          <w:lang w:val="en-US"/>
        </w:rPr>
        <w:t>F</w:t>
      </w:r>
      <w:r w:rsidRPr="0009380D">
        <w:t xml:space="preserve"> </w:t>
      </w:r>
      <w:r>
        <w:t xml:space="preserve">или выбрав </w:t>
      </w:r>
      <w:r w:rsidRPr="0009380D">
        <w:t>“</w:t>
      </w:r>
      <w:r>
        <w:rPr>
          <w:lang w:val="en-US"/>
        </w:rPr>
        <w:t>Start</w:t>
      </w:r>
      <w:r w:rsidRPr="0009380D">
        <w:t xml:space="preserve"> </w:t>
      </w:r>
      <w:r>
        <w:rPr>
          <w:lang w:val="en-US"/>
        </w:rPr>
        <w:t>fitting</w:t>
      </w:r>
      <w:r w:rsidRPr="0009380D">
        <w:t xml:space="preserve">” </w:t>
      </w:r>
      <w:r>
        <w:t>в</w:t>
      </w:r>
      <w:r w:rsidRPr="0009380D">
        <w:t xml:space="preserve"> </w:t>
      </w:r>
      <w:r>
        <w:t xml:space="preserve">меню </w:t>
      </w:r>
      <w:r>
        <w:rPr>
          <w:lang w:val="en-US"/>
        </w:rPr>
        <w:t xml:space="preserve">“Calculate” </w:t>
      </w:r>
      <w:r>
        <w:t>главного окна:</w:t>
      </w:r>
    </w:p>
    <w:p w14:paraId="5E9EFEB1" w14:textId="77777777" w:rsidR="00137DD4" w:rsidRDefault="0009380D" w:rsidP="0009380D">
      <w:pPr>
        <w:spacing w:line="360" w:lineRule="auto"/>
        <w:jc w:val="center"/>
      </w:pPr>
      <w:r>
        <w:rPr>
          <w:noProof/>
          <w:lang w:eastAsia="ru-RU"/>
        </w:rPr>
        <w:drawing>
          <wp:inline distT="0" distB="0" distL="0" distR="0" wp14:anchorId="044740B5" wp14:editId="3C8A145B">
            <wp:extent cx="3293833" cy="1858060"/>
            <wp:effectExtent l="0" t="0" r="1905" b="8890"/>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349113" cy="1889244"/>
                    </a:xfrm>
                    <a:prstGeom prst="rect">
                      <a:avLst/>
                    </a:prstGeom>
                    <a:noFill/>
                    <a:ln>
                      <a:noFill/>
                    </a:ln>
                  </pic:spPr>
                </pic:pic>
              </a:graphicData>
            </a:graphic>
          </wp:inline>
        </w:drawing>
      </w:r>
    </w:p>
    <w:p w14:paraId="149DC0E4" w14:textId="77777777" w:rsidR="00137DD4" w:rsidRDefault="0009380D" w:rsidP="00705A12">
      <w:pPr>
        <w:spacing w:line="360" w:lineRule="auto"/>
        <w:jc w:val="both"/>
      </w:pPr>
      <w:r>
        <w:t xml:space="preserve">Пойдет процесс вычисления, отображаемый </w:t>
      </w:r>
      <w:r w:rsidR="00482772">
        <w:t>в</w:t>
      </w:r>
      <w:r>
        <w:t xml:space="preserve"> терминале. Туда выводятся номер </w:t>
      </w:r>
      <w:r w:rsidRPr="0009380D">
        <w:t>“</w:t>
      </w:r>
      <w:r>
        <w:t>итерации</w:t>
      </w:r>
      <w:r w:rsidRPr="0009380D">
        <w:t>”</w:t>
      </w:r>
      <w:r w:rsidR="00F02C4A">
        <w:t>,</w:t>
      </w:r>
      <w:r w:rsidRPr="0009380D">
        <w:t xml:space="preserve"> </w:t>
      </w:r>
      <w:r>
        <w:t xml:space="preserve">текущие значения варьируемых параметров (без расшифровки) и текущие значения невязки. </w:t>
      </w:r>
    </w:p>
    <w:p w14:paraId="02FDB696" w14:textId="77777777" w:rsidR="00137DD4" w:rsidRDefault="0009380D" w:rsidP="00705A12">
      <w:pPr>
        <w:spacing w:line="360" w:lineRule="auto"/>
        <w:jc w:val="both"/>
      </w:pPr>
      <w:r>
        <w:rPr>
          <w:noProof/>
          <w:lang w:eastAsia="ru-RU"/>
        </w:rPr>
        <w:lastRenderedPageBreak/>
        <w:drawing>
          <wp:inline distT="0" distB="0" distL="0" distR="0" wp14:anchorId="183BAE2B" wp14:editId="4495698F">
            <wp:extent cx="6261735" cy="4032765"/>
            <wp:effectExtent l="0" t="0" r="5715" b="6350"/>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84664" cy="4047532"/>
                    </a:xfrm>
                    <a:prstGeom prst="rect">
                      <a:avLst/>
                    </a:prstGeom>
                    <a:noFill/>
                    <a:ln>
                      <a:noFill/>
                    </a:ln>
                  </pic:spPr>
                </pic:pic>
              </a:graphicData>
            </a:graphic>
          </wp:inline>
        </w:drawing>
      </w:r>
    </w:p>
    <w:p w14:paraId="5A523E1B" w14:textId="77777777" w:rsidR="0009380D" w:rsidRPr="0009380D" w:rsidRDefault="0009380D" w:rsidP="0009380D">
      <w:pPr>
        <w:spacing w:line="360" w:lineRule="auto"/>
        <w:jc w:val="both"/>
      </w:pPr>
      <w:r>
        <w:t xml:space="preserve">В конце в терминал будет выведено сравнение начальной и конечной невязок. Пользователю будет предложено принять результат или вернуться к исходному. При нажатии </w:t>
      </w:r>
      <w:r w:rsidRPr="00BA6E82">
        <w:t>“</w:t>
      </w:r>
      <w:r>
        <w:rPr>
          <w:lang w:val="en-US"/>
        </w:rPr>
        <w:t>Yes</w:t>
      </w:r>
      <w:r w:rsidRPr="00BA6E82">
        <w:t>”</w:t>
      </w:r>
      <w:r>
        <w:t xml:space="preserve"> структура в таблице и графики будут обновлены.</w:t>
      </w:r>
    </w:p>
    <w:p w14:paraId="202572B2" w14:textId="77777777" w:rsidR="00BA6E82" w:rsidRDefault="0009380D" w:rsidP="00705A12">
      <w:pPr>
        <w:spacing w:line="360" w:lineRule="auto"/>
        <w:jc w:val="both"/>
      </w:pPr>
      <w:r>
        <w:rPr>
          <w:noProof/>
          <w:lang w:eastAsia="ru-RU"/>
        </w:rPr>
        <w:drawing>
          <wp:inline distT="0" distB="0" distL="0" distR="0" wp14:anchorId="32FF66CC" wp14:editId="0B175D67">
            <wp:extent cx="6254496" cy="3827914"/>
            <wp:effectExtent l="0" t="0" r="0" b="1270"/>
            <wp:docPr id="72" name="Рисунок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305137" cy="3858908"/>
                    </a:xfrm>
                    <a:prstGeom prst="rect">
                      <a:avLst/>
                    </a:prstGeom>
                    <a:noFill/>
                    <a:ln>
                      <a:noFill/>
                    </a:ln>
                  </pic:spPr>
                </pic:pic>
              </a:graphicData>
            </a:graphic>
          </wp:inline>
        </w:drawing>
      </w:r>
    </w:p>
    <w:p w14:paraId="57ADDBD2" w14:textId="77777777" w:rsidR="001628D4" w:rsidRDefault="00E873A6" w:rsidP="00705A12">
      <w:pPr>
        <w:spacing w:line="360" w:lineRule="auto"/>
        <w:jc w:val="both"/>
      </w:pPr>
      <w:r>
        <w:lastRenderedPageBreak/>
        <w:t xml:space="preserve">Не всегда следует подгонять все параметры одновременно, т.к. при слишком большой размерности </w:t>
      </w:r>
      <w:r w:rsidR="00540D45">
        <w:t xml:space="preserve">параметрического пространства </w:t>
      </w:r>
      <w:r>
        <w:t xml:space="preserve">труднее выявить желаемую область параметров и алгоритм будет хуже сходиться. Поэтому следует отключать и подключать группы параметров в последовательных подгонах, комбинируя автоматический </w:t>
      </w:r>
      <w:r w:rsidR="001561C2">
        <w:t>фитинг</w:t>
      </w:r>
      <w:r>
        <w:t xml:space="preserve"> с ручным изменением параметров, коррекцией невязки и т.д. С одного запуска можно получить </w:t>
      </w:r>
      <w:r w:rsidR="001561C2">
        <w:t>приемлемое</w:t>
      </w:r>
      <w:r>
        <w:t xml:space="preserve"> соответствие кривых лишь </w:t>
      </w:r>
      <w:r w:rsidR="001628D4">
        <w:t>для</w:t>
      </w:r>
      <w:r>
        <w:t xml:space="preserve"> очень прост</w:t>
      </w:r>
      <w:r w:rsidR="001628D4">
        <w:t>ых</w:t>
      </w:r>
      <w:r>
        <w:t xml:space="preserve"> структур с минимумо</w:t>
      </w:r>
      <w:r w:rsidR="001628D4">
        <w:t xml:space="preserve">м параметров. В общем же случае подгонка – </w:t>
      </w:r>
      <w:r>
        <w:t>процесс</w:t>
      </w:r>
      <w:r w:rsidR="001628D4">
        <w:t xml:space="preserve"> </w:t>
      </w:r>
      <w:r>
        <w:t>итерационный и требующий ручного вмешательства.</w:t>
      </w:r>
      <w:r w:rsidR="001561C2">
        <w:t xml:space="preserve"> В результате этого комбинированного поиска можно получить примерно следующую картину:</w:t>
      </w:r>
    </w:p>
    <w:p w14:paraId="43D6FA3B" w14:textId="77777777" w:rsidR="000F6801" w:rsidRDefault="00137DD4" w:rsidP="00705A12">
      <w:pPr>
        <w:spacing w:line="360" w:lineRule="auto"/>
        <w:jc w:val="both"/>
      </w:pPr>
      <w:r>
        <w:rPr>
          <w:noProof/>
          <w:lang w:eastAsia="ru-RU"/>
        </w:rPr>
        <w:drawing>
          <wp:inline distT="0" distB="0" distL="0" distR="0" wp14:anchorId="1A67023A" wp14:editId="7CCD1B52">
            <wp:extent cx="6279335" cy="4564684"/>
            <wp:effectExtent l="0" t="0" r="7620" b="7620"/>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332159" cy="4603084"/>
                    </a:xfrm>
                    <a:prstGeom prst="rect">
                      <a:avLst/>
                    </a:prstGeom>
                    <a:noFill/>
                    <a:ln>
                      <a:noFill/>
                    </a:ln>
                  </pic:spPr>
                </pic:pic>
              </a:graphicData>
            </a:graphic>
          </wp:inline>
        </w:drawing>
      </w:r>
    </w:p>
    <w:p w14:paraId="294A7556" w14:textId="77777777" w:rsidR="008E0A88" w:rsidRDefault="008E0A88" w:rsidP="008E0A88">
      <w:pPr>
        <w:spacing w:line="360" w:lineRule="auto"/>
        <w:jc w:val="both"/>
      </w:pPr>
      <w:r>
        <w:t>Найденная структура, соответствующая картинке выше, имеет следующие параметры:</w:t>
      </w:r>
    </w:p>
    <w:p w14:paraId="28843E28" w14:textId="77777777" w:rsidR="00137DD4" w:rsidRDefault="00137DD4" w:rsidP="00137DD4">
      <w:pPr>
        <w:spacing w:line="360" w:lineRule="auto"/>
        <w:jc w:val="center"/>
      </w:pPr>
      <w:r>
        <w:rPr>
          <w:noProof/>
          <w:lang w:eastAsia="ru-RU"/>
        </w:rPr>
        <w:drawing>
          <wp:inline distT="0" distB="0" distL="0" distR="0" wp14:anchorId="639E1817" wp14:editId="430F1B92">
            <wp:extent cx="2751151" cy="1542484"/>
            <wp:effectExtent l="0" t="0" r="0" b="635"/>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777692" cy="1557365"/>
                    </a:xfrm>
                    <a:prstGeom prst="rect">
                      <a:avLst/>
                    </a:prstGeom>
                    <a:noFill/>
                    <a:ln>
                      <a:noFill/>
                    </a:ln>
                  </pic:spPr>
                </pic:pic>
              </a:graphicData>
            </a:graphic>
          </wp:inline>
        </w:drawing>
      </w:r>
    </w:p>
    <w:p w14:paraId="74515D2B" w14:textId="77777777" w:rsidR="00137DD4" w:rsidRDefault="00D3179F" w:rsidP="00705A12">
      <w:pPr>
        <w:spacing w:line="360" w:lineRule="auto"/>
        <w:jc w:val="both"/>
      </w:pPr>
      <w:r>
        <w:lastRenderedPageBreak/>
        <w:t>Главный вопрос: означает ли совпадение кривых отражения истинность найденных парамет</w:t>
      </w:r>
      <w:r w:rsidR="00515F90">
        <w:t xml:space="preserve">ров? Нет, не означает, но является весомым аргументом чтобы оперировать найденными величинами в дальнейшей работе. Оценка надежности тех или иных данных требует некоторого опыта подобной </w:t>
      </w:r>
      <w:r w:rsidR="00515F90" w:rsidRPr="00515F90">
        <w:t>“</w:t>
      </w:r>
      <w:r w:rsidR="00515F90">
        <w:t>реконструкторской</w:t>
      </w:r>
      <w:r w:rsidR="00515F90" w:rsidRPr="00515F90">
        <w:t>”</w:t>
      </w:r>
      <w:r w:rsidR="00515F90">
        <w:t xml:space="preserve"> работы; также крайне желательно привлекать результаты дополнительных исследований образцов.</w:t>
      </w:r>
    </w:p>
    <w:p w14:paraId="70703640" w14:textId="77777777" w:rsidR="0079486D" w:rsidRPr="00515F90" w:rsidRDefault="0079486D" w:rsidP="0079486D">
      <w:pPr>
        <w:pStyle w:val="Heading2"/>
      </w:pPr>
      <w:bookmarkStart w:id="10" w:name="_Toc22208630"/>
      <w:r>
        <w:rPr>
          <w:b/>
          <w:sz w:val="28"/>
        </w:rPr>
        <w:t>Дополнительные экспериментальные кривые</w:t>
      </w:r>
      <w:bookmarkEnd w:id="10"/>
    </w:p>
    <w:p w14:paraId="1BDE2A5E" w14:textId="77777777" w:rsidR="0079486D" w:rsidRPr="00B66CDF" w:rsidRDefault="00012F3A" w:rsidP="00705A12">
      <w:pPr>
        <w:spacing w:line="360" w:lineRule="auto"/>
        <w:jc w:val="both"/>
      </w:pPr>
      <w:r>
        <w:t xml:space="preserve">В первую очередь такими дополнительными исследованиями можно считать рефлектометрические кривые того же образца, сделанные при других параметрах измерения. Например, для рассматриваемого </w:t>
      </w:r>
      <w:r>
        <w:rPr>
          <w:lang w:val="en-US"/>
        </w:rPr>
        <w:t>Mo</w:t>
      </w:r>
      <w:r w:rsidRPr="00012F3A">
        <w:t>/</w:t>
      </w:r>
      <w:r>
        <w:rPr>
          <w:lang w:val="en-US"/>
        </w:rPr>
        <w:t>Be</w:t>
      </w:r>
      <w:r>
        <w:t xml:space="preserve"> зеркала это спектральная кривая отражения, полученная под углом, близким к нормали. </w:t>
      </w:r>
      <w:r w:rsidR="00D542A6">
        <w:t xml:space="preserve">Добавим эту кривую в </w:t>
      </w:r>
      <w:r w:rsidR="00D542A6">
        <w:rPr>
          <w:lang w:val="en-US"/>
        </w:rPr>
        <w:t>Multifitting</w:t>
      </w:r>
      <w:r w:rsidR="00AF1B6B">
        <w:t xml:space="preserve">. </w:t>
      </w:r>
      <w:r w:rsidR="00B66CDF">
        <w:t xml:space="preserve">Для этого нужно внизу главного окна </w:t>
      </w:r>
      <w:r w:rsidR="00B66CDF">
        <w:rPr>
          <w:lang w:val="en-US"/>
        </w:rPr>
        <w:t>Multifitting</w:t>
      </w:r>
      <w:r w:rsidR="00B66CDF" w:rsidRPr="00B66CDF">
        <w:t xml:space="preserve"> </w:t>
      </w:r>
      <w:r w:rsidR="00B66CDF">
        <w:t xml:space="preserve">на имеющейся экспериментальной кривой нажать кнопку </w:t>
      </w:r>
      <w:r w:rsidR="00B66CDF" w:rsidRPr="00B66CDF">
        <w:t>“</w:t>
      </w:r>
      <w:r w:rsidR="00B66CDF">
        <w:rPr>
          <w:lang w:val="en-US"/>
        </w:rPr>
        <w:t>Add</w:t>
      </w:r>
      <w:r w:rsidR="00B66CDF">
        <w:t xml:space="preserve"> </w:t>
      </w:r>
      <w:r w:rsidR="00B66CDF">
        <w:rPr>
          <w:lang w:val="en-US"/>
        </w:rPr>
        <w:t>Row</w:t>
      </w:r>
      <w:r w:rsidR="00B66CDF" w:rsidRPr="00B66CDF">
        <w:t>”</w:t>
      </w:r>
      <w:r w:rsidR="00B66CDF">
        <w:t>. Появится ещё одна строка, в которой можно загрузить экспериментальную кривую так же, как это было сделано и в первый раз.</w:t>
      </w:r>
    </w:p>
    <w:p w14:paraId="350C0807" w14:textId="77777777" w:rsidR="00B66CDF" w:rsidRPr="00B66CDF" w:rsidRDefault="00B66CDF" w:rsidP="00B66CDF">
      <w:pPr>
        <w:spacing w:line="360" w:lineRule="auto"/>
        <w:jc w:val="center"/>
        <w:rPr>
          <w:lang w:val="en-US"/>
        </w:rPr>
      </w:pPr>
      <w:r>
        <w:rPr>
          <w:noProof/>
          <w:lang w:eastAsia="ru-RU"/>
        </w:rPr>
        <w:drawing>
          <wp:inline distT="0" distB="0" distL="0" distR="0" wp14:anchorId="35A19B7D" wp14:editId="13D6D006">
            <wp:extent cx="4933950" cy="3000375"/>
            <wp:effectExtent l="0" t="0" r="0" b="9525"/>
            <wp:docPr id="92" name="Рисунок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933950" cy="3000375"/>
                    </a:xfrm>
                    <a:prstGeom prst="rect">
                      <a:avLst/>
                    </a:prstGeom>
                    <a:noFill/>
                    <a:ln>
                      <a:noFill/>
                    </a:ln>
                  </pic:spPr>
                </pic:pic>
              </a:graphicData>
            </a:graphic>
          </wp:inline>
        </w:drawing>
      </w:r>
    </w:p>
    <w:p w14:paraId="299CD102" w14:textId="77777777" w:rsidR="00B66CDF" w:rsidRDefault="00B66CDF" w:rsidP="00D542A6">
      <w:pPr>
        <w:spacing w:line="360" w:lineRule="auto"/>
        <w:jc w:val="both"/>
      </w:pPr>
      <w:r>
        <w:t xml:space="preserve">После нажатия на кнопку </w:t>
      </w:r>
      <w:r w:rsidRPr="00B66CDF">
        <w:t>“</w:t>
      </w:r>
      <w:r>
        <w:rPr>
          <w:lang w:val="en-US"/>
        </w:rPr>
        <w:t>Import</w:t>
      </w:r>
      <w:r w:rsidRPr="00B66CDF">
        <w:t>”</w:t>
      </w:r>
      <w:r>
        <w:t xml:space="preserve"> откроется соответствующее окно, в которое следует </w:t>
      </w:r>
      <w:r w:rsidRPr="00B66CDF">
        <w:t>“</w:t>
      </w:r>
      <w:r>
        <w:t>перетащить</w:t>
      </w:r>
      <w:r w:rsidRPr="00B66CDF">
        <w:t>”</w:t>
      </w:r>
      <w:r w:rsidR="00C322E2">
        <w:t xml:space="preserve"> файл со второй кривой, </w:t>
      </w:r>
      <w:r w:rsidR="00C322E2" w:rsidRPr="00C322E2">
        <w:t>“</w:t>
      </w:r>
      <w:proofErr w:type="spellStart"/>
      <w:r w:rsidR="00C322E2" w:rsidRPr="00C322E2">
        <w:t>Sample</w:t>
      </w:r>
      <w:proofErr w:type="spellEnd"/>
      <w:r w:rsidR="00C322E2" w:rsidRPr="00C322E2">
        <w:t xml:space="preserve"> D364 </w:t>
      </w:r>
      <w:proofErr w:type="spellStart"/>
      <w:r w:rsidR="00C322E2" w:rsidRPr="00C322E2">
        <w:t>Mo_Be</w:t>
      </w:r>
      <w:proofErr w:type="spellEnd"/>
      <w:r w:rsidR="00C322E2" w:rsidRPr="00C322E2">
        <w:t xml:space="preserve"> </w:t>
      </w:r>
      <w:proofErr w:type="spellStart"/>
      <w:r w:rsidR="00C322E2" w:rsidRPr="00C322E2">
        <w:t>spectral</w:t>
      </w:r>
      <w:proofErr w:type="spellEnd"/>
      <w:r w:rsidR="00C322E2" w:rsidRPr="00C322E2">
        <w:t xml:space="preserve"> 88deg.txt”</w:t>
      </w:r>
      <w:r w:rsidR="00C322E2">
        <w:t>, который также прилагается к программе.</w:t>
      </w:r>
    </w:p>
    <w:p w14:paraId="000AF2C0" w14:textId="77777777" w:rsidR="00436DFB" w:rsidRPr="00C322E2" w:rsidRDefault="00436DFB" w:rsidP="00D542A6">
      <w:pPr>
        <w:spacing w:line="360" w:lineRule="auto"/>
        <w:jc w:val="both"/>
      </w:pPr>
      <w:r>
        <w:rPr>
          <w:noProof/>
          <w:lang w:eastAsia="ru-RU"/>
        </w:rPr>
        <w:lastRenderedPageBreak/>
        <w:drawing>
          <wp:inline distT="0" distB="0" distL="0" distR="0" wp14:anchorId="32F71FD7" wp14:editId="4D8D54A5">
            <wp:extent cx="6210300" cy="5286375"/>
            <wp:effectExtent l="0" t="0" r="0" b="9525"/>
            <wp:docPr id="94" name="Рисунок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210300" cy="5286375"/>
                    </a:xfrm>
                    <a:prstGeom prst="rect">
                      <a:avLst/>
                    </a:prstGeom>
                    <a:noFill/>
                    <a:ln>
                      <a:noFill/>
                    </a:ln>
                  </pic:spPr>
                </pic:pic>
              </a:graphicData>
            </a:graphic>
          </wp:inline>
        </w:drawing>
      </w:r>
    </w:p>
    <w:p w14:paraId="3F0F6BFE" w14:textId="77777777" w:rsidR="00342BAA" w:rsidRPr="00342BAA" w:rsidRDefault="00436B45" w:rsidP="00D542A6">
      <w:pPr>
        <w:spacing w:line="360" w:lineRule="auto"/>
        <w:jc w:val="both"/>
      </w:pPr>
      <w:r>
        <w:t xml:space="preserve">По сравнению с параметрами по умолчанию следует изменить тип аргумента на </w:t>
      </w:r>
      <w:r w:rsidRPr="00436B45">
        <w:t>“</w:t>
      </w:r>
      <w:r>
        <w:rPr>
          <w:lang w:val="en-US"/>
        </w:rPr>
        <w:t>Wavelength</w:t>
      </w:r>
      <w:r w:rsidRPr="00436B45">
        <w:t>/</w:t>
      </w:r>
      <w:r>
        <w:rPr>
          <w:lang w:val="en-US"/>
        </w:rPr>
        <w:t>Energy</w:t>
      </w:r>
      <w:r w:rsidRPr="00436B45">
        <w:t>”</w:t>
      </w:r>
      <w:r>
        <w:t xml:space="preserve">, убедиться, что единицы измерения аргумента – </w:t>
      </w:r>
      <w:r w:rsidRPr="00436B45">
        <w:t>“</w:t>
      </w:r>
      <w:r>
        <w:t>Å</w:t>
      </w:r>
      <w:r w:rsidRPr="00436B45">
        <w:t>”</w:t>
      </w:r>
      <w:r>
        <w:t>, поскольку в данном файле длины волн даны в ангстремах, выставить угол скольжения 88°. Теперь окно</w:t>
      </w:r>
      <w:r w:rsidR="0060062A" w:rsidRPr="0060062A">
        <w:t xml:space="preserve"> </w:t>
      </w:r>
      <w:r w:rsidR="0060062A">
        <w:t>импорта можно закрыть и открыть</w:t>
      </w:r>
      <w:r w:rsidR="00342BAA">
        <w:t xml:space="preserve"> окно </w:t>
      </w:r>
      <w:r w:rsidR="00342BAA" w:rsidRPr="00342BAA">
        <w:t>“</w:t>
      </w:r>
      <w:r w:rsidR="00342BAA">
        <w:rPr>
          <w:lang w:val="en-US"/>
        </w:rPr>
        <w:t>Plots</w:t>
      </w:r>
      <w:r w:rsidR="00342BAA" w:rsidRPr="00342BAA">
        <w:t>”</w:t>
      </w:r>
      <w:r w:rsidR="00342BAA">
        <w:t xml:space="preserve"> чтобы увидеть две кривые одновременно.</w:t>
      </w:r>
      <w:r w:rsidR="00940577">
        <w:t xml:space="preserve"> </w:t>
      </w:r>
    </w:p>
    <w:p w14:paraId="4DAECA9D" w14:textId="77777777" w:rsidR="00D542A6" w:rsidRDefault="0060062A" w:rsidP="00705A12">
      <w:pPr>
        <w:spacing w:line="360" w:lineRule="auto"/>
        <w:jc w:val="both"/>
      </w:pPr>
      <w:r>
        <w:rPr>
          <w:noProof/>
          <w:lang w:eastAsia="ru-RU"/>
        </w:rPr>
        <w:lastRenderedPageBreak/>
        <w:drawing>
          <wp:inline distT="0" distB="0" distL="0" distR="0" wp14:anchorId="41F51A1A" wp14:editId="72F74151">
            <wp:extent cx="6210300" cy="3400425"/>
            <wp:effectExtent l="0" t="0" r="0" b="9525"/>
            <wp:docPr id="96" name="Рисунок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210300" cy="3400425"/>
                    </a:xfrm>
                    <a:prstGeom prst="rect">
                      <a:avLst/>
                    </a:prstGeom>
                    <a:noFill/>
                    <a:ln>
                      <a:noFill/>
                    </a:ln>
                  </pic:spPr>
                </pic:pic>
              </a:graphicData>
            </a:graphic>
          </wp:inline>
        </w:drawing>
      </w:r>
    </w:p>
    <w:p w14:paraId="459FBA42" w14:textId="77777777" w:rsidR="00940577" w:rsidRPr="00687E64" w:rsidRDefault="00940577" w:rsidP="00705A12">
      <w:pPr>
        <w:spacing w:line="360" w:lineRule="auto"/>
        <w:jc w:val="both"/>
      </w:pPr>
      <w:r>
        <w:t xml:space="preserve">Теперь при каждом изменении параметров видны отличия между экспериментальными и модельными данными в двух типах измерений. В окне </w:t>
      </w:r>
      <w:r w:rsidRPr="008E2C4E">
        <w:t>“</w:t>
      </w:r>
      <w:r>
        <w:rPr>
          <w:lang w:val="en-US"/>
        </w:rPr>
        <w:t>Calculation</w:t>
      </w:r>
      <w:r w:rsidRPr="008E2C4E">
        <w:t xml:space="preserve"> </w:t>
      </w:r>
      <w:r>
        <w:rPr>
          <w:lang w:val="en-US"/>
        </w:rPr>
        <w:t>Settings</w:t>
      </w:r>
      <w:r w:rsidRPr="008E2C4E">
        <w:t>”</w:t>
      </w:r>
      <w:r w:rsidR="008E2C4E" w:rsidRPr="008E2C4E">
        <w:t xml:space="preserve"> </w:t>
      </w:r>
      <w:r w:rsidR="008E2C4E">
        <w:t xml:space="preserve">теперь доступны опции для обеих кривых. Можно вести подгонку по двум кривым одновременно, если у обеих включены галочки </w:t>
      </w:r>
      <w:r w:rsidR="008E2C4E" w:rsidRPr="008E2C4E">
        <w:t>“</w:t>
      </w:r>
      <w:r w:rsidR="008E2C4E">
        <w:rPr>
          <w:lang w:val="en-US"/>
        </w:rPr>
        <w:t>Fit</w:t>
      </w:r>
      <w:r w:rsidR="008E2C4E" w:rsidRPr="008E2C4E">
        <w:t>”</w:t>
      </w:r>
      <w:r w:rsidR="008E2C4E">
        <w:t xml:space="preserve">, при этом суммарная невязка складывается из невязок каждой кривой с соответствующим весом, который также может быть задан в поле </w:t>
      </w:r>
      <w:r w:rsidR="008E2C4E" w:rsidRPr="008E2C4E">
        <w:t>“</w:t>
      </w:r>
      <w:r w:rsidR="008E2C4E">
        <w:rPr>
          <w:lang w:val="en-US"/>
        </w:rPr>
        <w:t>Weight</w:t>
      </w:r>
      <w:r w:rsidR="008E2C4E" w:rsidRPr="008E2C4E">
        <w:t>”</w:t>
      </w:r>
      <w:r w:rsidR="00687E64" w:rsidRPr="00687E64">
        <w:t>.</w:t>
      </w:r>
    </w:p>
    <w:p w14:paraId="1BB94BEC" w14:textId="77777777" w:rsidR="00940577" w:rsidRDefault="00940577" w:rsidP="00940577">
      <w:pPr>
        <w:spacing w:line="360" w:lineRule="auto"/>
        <w:jc w:val="center"/>
      </w:pPr>
      <w:r>
        <w:rPr>
          <w:noProof/>
          <w:lang w:eastAsia="ru-RU"/>
        </w:rPr>
        <w:drawing>
          <wp:inline distT="0" distB="0" distL="0" distR="0" wp14:anchorId="1291B385" wp14:editId="7AA0A8CA">
            <wp:extent cx="5972175" cy="4314825"/>
            <wp:effectExtent l="0" t="0" r="9525" b="9525"/>
            <wp:docPr id="97" name="Рисунок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72175" cy="4314825"/>
                    </a:xfrm>
                    <a:prstGeom prst="rect">
                      <a:avLst/>
                    </a:prstGeom>
                    <a:noFill/>
                    <a:ln>
                      <a:noFill/>
                    </a:ln>
                  </pic:spPr>
                </pic:pic>
              </a:graphicData>
            </a:graphic>
          </wp:inline>
        </w:drawing>
      </w:r>
    </w:p>
    <w:p w14:paraId="2EA25D53" w14:textId="77777777" w:rsidR="00940577" w:rsidRPr="008E2C4E" w:rsidRDefault="008E2C4E" w:rsidP="00705A12">
      <w:pPr>
        <w:spacing w:line="360" w:lineRule="auto"/>
        <w:jc w:val="both"/>
      </w:pPr>
      <w:r>
        <w:lastRenderedPageBreak/>
        <w:t xml:space="preserve">Если требуется рассмотреть только одну кривую, то другая может быть временно отключена снятием галочки </w:t>
      </w:r>
      <w:r>
        <w:rPr>
          <w:noProof/>
          <w:lang w:eastAsia="ru-RU"/>
        </w:rPr>
        <w:drawing>
          <wp:inline distT="0" distB="0" distL="0" distR="0" wp14:anchorId="0078456C" wp14:editId="210BF36A">
            <wp:extent cx="1066800" cy="228600"/>
            <wp:effectExtent l="0" t="0" r="0" b="0"/>
            <wp:docPr id="98" name="Рисунок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066800" cy="228600"/>
                    </a:xfrm>
                    <a:prstGeom prst="rect">
                      <a:avLst/>
                    </a:prstGeom>
                    <a:noFill/>
                    <a:ln>
                      <a:noFill/>
                    </a:ln>
                  </pic:spPr>
                </pic:pic>
              </a:graphicData>
            </a:graphic>
          </wp:inline>
        </w:drawing>
      </w:r>
      <w:r>
        <w:t xml:space="preserve"> или </w:t>
      </w:r>
      <w:r>
        <w:rPr>
          <w:noProof/>
          <w:lang w:eastAsia="ru-RU"/>
        </w:rPr>
        <w:drawing>
          <wp:inline distT="0" distB="0" distL="0" distR="0" wp14:anchorId="6285DF4E" wp14:editId="44D4A8B6">
            <wp:extent cx="895350" cy="209550"/>
            <wp:effectExtent l="0" t="0" r="0" b="0"/>
            <wp:docPr id="99" name="Рисунок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895350" cy="209550"/>
                    </a:xfrm>
                    <a:prstGeom prst="rect">
                      <a:avLst/>
                    </a:prstGeom>
                    <a:noFill/>
                    <a:ln>
                      <a:noFill/>
                    </a:ln>
                  </pic:spPr>
                </pic:pic>
              </a:graphicData>
            </a:graphic>
          </wp:inline>
        </w:drawing>
      </w:r>
      <w:r>
        <w:t>. Для отключенной кривой не будет вестись расчёт и не будет</w:t>
      </w:r>
      <w:r w:rsidRPr="008E2C4E">
        <w:t xml:space="preserve"> </w:t>
      </w:r>
      <w:r>
        <w:t>показываться график.</w:t>
      </w:r>
    </w:p>
    <w:p w14:paraId="25E302A9" w14:textId="77777777" w:rsidR="00B80834" w:rsidRPr="00515F90" w:rsidRDefault="007D1262" w:rsidP="007D1262">
      <w:pPr>
        <w:pStyle w:val="Heading2"/>
      </w:pPr>
      <w:bookmarkStart w:id="11" w:name="_Toc22208631"/>
      <w:r>
        <w:rPr>
          <w:b/>
          <w:sz w:val="28"/>
        </w:rPr>
        <w:t>Задание апериодической структуры</w:t>
      </w:r>
      <w:bookmarkEnd w:id="11"/>
    </w:p>
    <w:p w14:paraId="10E9C824" w14:textId="77777777" w:rsidR="007D1262" w:rsidRPr="00C74014" w:rsidRDefault="00DC55A5" w:rsidP="00FE3651">
      <w:pPr>
        <w:spacing w:line="360" w:lineRule="auto"/>
        <w:jc w:val="both"/>
      </w:pPr>
      <w:r>
        <w:t>Теперь продемонстрируем работу с апериодической структурой</w:t>
      </w:r>
      <w:r w:rsidR="00B302BD">
        <w:t xml:space="preserve">. Очевидно, что любую слоистую структуру можно создать, </w:t>
      </w:r>
      <w:r>
        <w:t>добавляя</w:t>
      </w:r>
      <w:r w:rsidR="00B302BD">
        <w:t xml:space="preserve"> отдельные </w:t>
      </w:r>
      <w:r>
        <w:t xml:space="preserve">независимые </w:t>
      </w:r>
      <w:r w:rsidR="00B302BD">
        <w:t>слои</w:t>
      </w:r>
      <w:r>
        <w:t xml:space="preserve">, однако и задание такой структуры, и работа с ней отличаются чрезвычайной трудоёмкостью. Поэтому для задания апериодики и работы с ней </w:t>
      </w:r>
      <w:r>
        <w:rPr>
          <w:lang w:val="en-US"/>
        </w:rPr>
        <w:t>Multifitting</w:t>
      </w:r>
      <w:r>
        <w:t xml:space="preserve"> имеет специальные возможности.</w:t>
      </w:r>
      <w:r w:rsidR="00AE7A29">
        <w:t xml:space="preserve"> Сделаем </w:t>
      </w:r>
      <w:r w:rsidR="00AE7A29">
        <w:rPr>
          <w:lang w:val="en-US"/>
        </w:rPr>
        <w:t>Mo</w:t>
      </w:r>
      <w:r w:rsidR="00AE7A29" w:rsidRPr="00891E00">
        <w:t>/</w:t>
      </w:r>
      <w:r w:rsidR="00AE7A29">
        <w:rPr>
          <w:lang w:val="en-US"/>
        </w:rPr>
        <w:t>Be</w:t>
      </w:r>
      <w:r w:rsidR="00AE7A29" w:rsidRPr="00891E00">
        <w:t xml:space="preserve"> </w:t>
      </w:r>
      <w:r w:rsidR="00AE7A29">
        <w:t>зеркало апериодическим.</w:t>
      </w:r>
      <w:r w:rsidR="00891E00" w:rsidRPr="00891E00">
        <w:t xml:space="preserve"> </w:t>
      </w:r>
      <w:r w:rsidR="00891E00">
        <w:t>Для</w:t>
      </w:r>
      <w:r w:rsidR="00891E00" w:rsidRPr="00891E00">
        <w:t xml:space="preserve"> </w:t>
      </w:r>
      <w:r w:rsidR="00891E00">
        <w:t xml:space="preserve">этого в главном окне нужно открыть </w:t>
      </w:r>
      <w:r w:rsidR="00FE3651">
        <w:t xml:space="preserve">элемент </w:t>
      </w:r>
      <w:r w:rsidR="00FE3651" w:rsidRPr="00FE3651">
        <w:t>“</w:t>
      </w:r>
      <w:r w:rsidR="00FE3651">
        <w:rPr>
          <w:lang w:val="en-US"/>
        </w:rPr>
        <w:t>Multilayer</w:t>
      </w:r>
      <w:r w:rsidR="00FE3651" w:rsidRPr="00FE3651">
        <w:t xml:space="preserve"> (</w:t>
      </w:r>
      <w:r w:rsidR="00FE3651">
        <w:t>4 - 5</w:t>
      </w:r>
      <w:r w:rsidR="00FE3651" w:rsidRPr="00FE3651">
        <w:t xml:space="preserve">), </w:t>
      </w:r>
      <w:r w:rsidR="00FE3651">
        <w:rPr>
          <w:lang w:val="en-US"/>
        </w:rPr>
        <w:t>N</w:t>
      </w:r>
      <w:r w:rsidR="00FE3651" w:rsidRPr="00FE3651">
        <w:t xml:space="preserve">=109, </w:t>
      </w:r>
      <w:r w:rsidR="00FE3651">
        <w:rPr>
          <w:lang w:val="en-US"/>
        </w:rPr>
        <w:t>d</w:t>
      </w:r>
      <w:r w:rsidR="00FE3651" w:rsidRPr="00FE3651">
        <w:t>= 56.718</w:t>
      </w:r>
      <w:r w:rsidR="00FE3651">
        <w:t>Å</w:t>
      </w:r>
      <w:r w:rsidR="00FE3651" w:rsidRPr="00FE3651">
        <w:t xml:space="preserve">, </w:t>
      </w:r>
      <w:r w:rsidR="00FE3651">
        <w:t>γ</w:t>
      </w:r>
      <w:r w:rsidR="00FE3651" w:rsidRPr="00FE3651">
        <w:t>=</w:t>
      </w:r>
      <w:r w:rsidR="00FE3651">
        <w:t>0.590</w:t>
      </w:r>
      <w:r w:rsidR="00FE3651" w:rsidRPr="00FE3651">
        <w:t xml:space="preserve">” </w:t>
      </w:r>
      <w:r w:rsidR="00FE3651">
        <w:t xml:space="preserve">двойным кликом или нажав иконку </w:t>
      </w:r>
      <w:r w:rsidR="00FE3651" w:rsidRPr="001F3E8B">
        <w:t>“</w:t>
      </w:r>
      <w:r w:rsidR="00FE3651">
        <w:rPr>
          <w:lang w:val="en-US"/>
        </w:rPr>
        <w:t>Edit</w:t>
      </w:r>
      <w:r w:rsidR="00FE3651" w:rsidRPr="001F3E8B">
        <w:t>”</w:t>
      </w:r>
      <w:r w:rsidR="00FE3651">
        <w:t xml:space="preserve"> </w:t>
      </w:r>
      <w:r w:rsidR="00FE3651">
        <w:rPr>
          <w:noProof/>
          <w:lang w:eastAsia="ru-RU"/>
        </w:rPr>
        <w:drawing>
          <wp:inline distT="0" distB="0" distL="0" distR="0" wp14:anchorId="2D592988" wp14:editId="509B10F6">
            <wp:extent cx="136800" cy="111600"/>
            <wp:effectExtent l="0" t="0" r="0" b="3175"/>
            <wp:docPr id="77" name="Рисунок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36800" cy="111600"/>
                    </a:xfrm>
                    <a:prstGeom prst="rect">
                      <a:avLst/>
                    </a:prstGeom>
                    <a:noFill/>
                    <a:ln>
                      <a:noFill/>
                    </a:ln>
                  </pic:spPr>
                </pic:pic>
              </a:graphicData>
            </a:graphic>
          </wp:inline>
        </w:drawing>
      </w:r>
      <w:r w:rsidR="00FE3651">
        <w:t>.</w:t>
      </w:r>
      <w:r w:rsidR="00C74014" w:rsidRPr="00C74014">
        <w:t xml:space="preserve"> </w:t>
      </w:r>
      <w:r w:rsidR="00C74014">
        <w:t xml:space="preserve">В открывшемся окне отмечаем галочку </w:t>
      </w:r>
      <w:r w:rsidR="00C74014" w:rsidRPr="00C74014">
        <w:t>“</w:t>
      </w:r>
      <w:r w:rsidR="00C74014">
        <w:rPr>
          <w:lang w:val="en-US"/>
        </w:rPr>
        <w:t>Make</w:t>
      </w:r>
      <w:r w:rsidR="00C74014" w:rsidRPr="00C74014">
        <w:t xml:space="preserve"> </w:t>
      </w:r>
      <w:r w:rsidR="00C74014">
        <w:rPr>
          <w:lang w:val="en-US"/>
        </w:rPr>
        <w:t>regular</w:t>
      </w:r>
      <w:r w:rsidR="00C74014" w:rsidRPr="00C74014">
        <w:t xml:space="preserve"> </w:t>
      </w:r>
      <w:r w:rsidR="00C74014">
        <w:rPr>
          <w:lang w:val="en-US"/>
        </w:rPr>
        <w:t>aperiodic</w:t>
      </w:r>
      <w:r w:rsidR="00C74014" w:rsidRPr="00C74014">
        <w:t>”</w:t>
      </w:r>
      <w:r w:rsidR="00C74014">
        <w:t xml:space="preserve"> и подтверждаем изменение. </w:t>
      </w:r>
    </w:p>
    <w:p w14:paraId="73AFD023" w14:textId="77777777" w:rsidR="00891E00" w:rsidRDefault="00C74014" w:rsidP="00C74014">
      <w:pPr>
        <w:spacing w:line="360" w:lineRule="auto"/>
        <w:jc w:val="center"/>
      </w:pPr>
      <w:r>
        <w:rPr>
          <w:noProof/>
          <w:lang w:eastAsia="ru-RU"/>
        </w:rPr>
        <w:drawing>
          <wp:inline distT="0" distB="0" distL="0" distR="0" wp14:anchorId="67E67CF0" wp14:editId="1053FFA6">
            <wp:extent cx="3314318" cy="3957752"/>
            <wp:effectExtent l="0" t="0" r="635" b="5080"/>
            <wp:docPr id="78" name="Рисунок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40778" cy="3989349"/>
                    </a:xfrm>
                    <a:prstGeom prst="rect">
                      <a:avLst/>
                    </a:prstGeom>
                    <a:noFill/>
                    <a:ln>
                      <a:noFill/>
                    </a:ln>
                  </pic:spPr>
                </pic:pic>
              </a:graphicData>
            </a:graphic>
          </wp:inline>
        </w:drawing>
      </w:r>
    </w:p>
    <w:p w14:paraId="3AD0BE5C" w14:textId="77777777" w:rsidR="00891E00" w:rsidRDefault="00C74014" w:rsidP="00705A12">
      <w:pPr>
        <w:spacing w:line="360" w:lineRule="auto"/>
        <w:jc w:val="both"/>
      </w:pPr>
      <w:r>
        <w:t xml:space="preserve">Тип структуры изменится, вместе с этим изменится </w:t>
      </w:r>
      <w:r w:rsidR="00B54B64">
        <w:t>выводимая информация о слоях.</w:t>
      </w:r>
    </w:p>
    <w:p w14:paraId="75239BC5" w14:textId="77777777" w:rsidR="00891E00" w:rsidRPr="00891E00" w:rsidRDefault="00C74014" w:rsidP="00C74014">
      <w:pPr>
        <w:spacing w:line="360" w:lineRule="auto"/>
        <w:jc w:val="center"/>
      </w:pPr>
      <w:r>
        <w:rPr>
          <w:noProof/>
          <w:lang w:eastAsia="ru-RU"/>
        </w:rPr>
        <w:lastRenderedPageBreak/>
        <w:drawing>
          <wp:inline distT="0" distB="0" distL="0" distR="0" wp14:anchorId="01832B78" wp14:editId="20275BDC">
            <wp:extent cx="3792638" cy="3877234"/>
            <wp:effectExtent l="0" t="0" r="0" b="9525"/>
            <wp:docPr id="79" name="Рисунок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809508" cy="3894480"/>
                    </a:xfrm>
                    <a:prstGeom prst="rect">
                      <a:avLst/>
                    </a:prstGeom>
                    <a:noFill/>
                    <a:ln>
                      <a:noFill/>
                    </a:ln>
                  </pic:spPr>
                </pic:pic>
              </a:graphicData>
            </a:graphic>
          </wp:inline>
        </w:drawing>
      </w:r>
    </w:p>
    <w:p w14:paraId="721BD84A" w14:textId="77777777" w:rsidR="00B54B64" w:rsidRPr="00CA5EEF" w:rsidRDefault="00B54B64" w:rsidP="00EE687D">
      <w:pPr>
        <w:spacing w:line="360" w:lineRule="auto"/>
        <w:jc w:val="both"/>
      </w:pPr>
      <w:r w:rsidRPr="00B54B64">
        <w:t>“</w:t>
      </w:r>
      <w:r>
        <w:rPr>
          <w:lang w:val="en-US"/>
        </w:rPr>
        <w:t>Regular</w:t>
      </w:r>
      <w:r w:rsidRPr="00B54B64">
        <w:t xml:space="preserve"> </w:t>
      </w:r>
      <w:r>
        <w:rPr>
          <w:lang w:val="en-US"/>
        </w:rPr>
        <w:t>aperiodic</w:t>
      </w:r>
      <w:r w:rsidRPr="00B54B64">
        <w:t>”</w:t>
      </w:r>
      <w:r>
        <w:t xml:space="preserve"> – это структура с целым числом </w:t>
      </w:r>
      <w:r w:rsidRPr="00B54B64">
        <w:t>“</w:t>
      </w:r>
      <w:r>
        <w:t>элементарных ячеек</w:t>
      </w:r>
      <w:r w:rsidRPr="00B54B64">
        <w:t>”</w:t>
      </w:r>
      <w:r w:rsidR="000B4911" w:rsidRPr="000B4911">
        <w:t>;</w:t>
      </w:r>
      <w:r>
        <w:t xml:space="preserve"> соответствующие слои из разных ячеек могут отличаться лишь толщиной и интерфейсом. Материал и плотность слоёв одинаковы по всей глубине структуры. Поэтому в главном окне приводится диапазон значений толщин и шероховатостей.</w:t>
      </w:r>
      <w:r w:rsidR="00EE687D">
        <w:t xml:space="preserve"> В открывшемся окне </w:t>
      </w:r>
      <w:r w:rsidR="00EE687D" w:rsidRPr="00B54B64">
        <w:t>“</w:t>
      </w:r>
      <w:r w:rsidR="00EE687D">
        <w:rPr>
          <w:lang w:val="en-US"/>
        </w:rPr>
        <w:t>Regular</w:t>
      </w:r>
      <w:r w:rsidR="00EE687D" w:rsidRPr="00B54B64">
        <w:t xml:space="preserve"> </w:t>
      </w:r>
      <w:r w:rsidR="00EE687D">
        <w:rPr>
          <w:lang w:val="en-US"/>
        </w:rPr>
        <w:t>aperiodic</w:t>
      </w:r>
      <w:r w:rsidR="00EE687D" w:rsidRPr="00B54B64">
        <w:t>”</w:t>
      </w:r>
      <w:r w:rsidR="00EE687D" w:rsidRPr="00EE687D">
        <w:t xml:space="preserve"> </w:t>
      </w:r>
      <w:r w:rsidR="00EE687D">
        <w:t xml:space="preserve">пункт </w:t>
      </w:r>
      <w:r w:rsidR="00EE687D" w:rsidRPr="00EE687D">
        <w:t>“</w:t>
      </w:r>
      <w:r w:rsidR="00EE687D">
        <w:rPr>
          <w:lang w:val="en-US"/>
        </w:rPr>
        <w:t>Common</w:t>
      </w:r>
      <w:r w:rsidR="00EE687D" w:rsidRPr="00EE687D">
        <w:t xml:space="preserve"> </w:t>
      </w:r>
      <w:r w:rsidR="00EE687D">
        <w:t>σ</w:t>
      </w:r>
      <w:r w:rsidR="00EE687D" w:rsidRPr="00EE687D">
        <w:t>”</w:t>
      </w:r>
      <w:r w:rsidR="00EE687D">
        <w:t xml:space="preserve"> означает, что интерфейсы одинаковы по глубине структуры. </w:t>
      </w:r>
      <w:r w:rsidR="00CA5EEF">
        <w:t xml:space="preserve">Соответственно, если установлены все флажки </w:t>
      </w:r>
      <w:r w:rsidR="00CA5EEF" w:rsidRPr="00EE687D">
        <w:t>“</w:t>
      </w:r>
      <w:r w:rsidR="00CA5EEF">
        <w:rPr>
          <w:lang w:val="en-US"/>
        </w:rPr>
        <w:t>Common</w:t>
      </w:r>
      <w:r w:rsidR="00CA5EEF" w:rsidRPr="00EE687D">
        <w:t xml:space="preserve"> </w:t>
      </w:r>
      <w:r w:rsidR="00CA5EEF">
        <w:rPr>
          <w:lang w:val="en-US"/>
        </w:rPr>
        <w:t>z</w:t>
      </w:r>
      <w:r w:rsidR="00CA5EEF" w:rsidRPr="00EE687D">
        <w:t>”</w:t>
      </w:r>
      <w:r w:rsidR="00CA5EEF" w:rsidRPr="00CA5EEF">
        <w:t xml:space="preserve"> </w:t>
      </w:r>
      <w:r w:rsidR="00CA5EEF">
        <w:t>и “</w:t>
      </w:r>
      <w:r w:rsidR="00CA5EEF">
        <w:rPr>
          <w:lang w:val="en-US"/>
        </w:rPr>
        <w:t>Common</w:t>
      </w:r>
      <w:r w:rsidR="00CA5EEF" w:rsidRPr="00EE687D">
        <w:t xml:space="preserve"> </w:t>
      </w:r>
      <w:r w:rsidR="00CA5EEF">
        <w:t>σ</w:t>
      </w:r>
      <w:r w:rsidR="00CA5EEF" w:rsidRPr="00EE687D">
        <w:t>”</w:t>
      </w:r>
      <w:r w:rsidR="00CA5EEF">
        <w:t xml:space="preserve">, то это будет периодическая структура. </w:t>
      </w:r>
      <w:r w:rsidR="00EE687D">
        <w:t>Закрываем окно, открываем структурную таблицу.</w:t>
      </w:r>
    </w:p>
    <w:p w14:paraId="31457550" w14:textId="77777777" w:rsidR="00B54B64" w:rsidRDefault="005A611E" w:rsidP="00705A12">
      <w:pPr>
        <w:spacing w:line="360" w:lineRule="auto"/>
        <w:jc w:val="both"/>
      </w:pPr>
      <w:r>
        <w:rPr>
          <w:noProof/>
          <w:lang w:eastAsia="ru-RU"/>
        </w:rPr>
        <w:lastRenderedPageBreak/>
        <w:drawing>
          <wp:inline distT="0" distB="0" distL="0" distR="0" wp14:anchorId="20FBC26B" wp14:editId="755E4A63">
            <wp:extent cx="6203315" cy="5091430"/>
            <wp:effectExtent l="0" t="0" r="6985" b="0"/>
            <wp:docPr id="80" name="Рисунок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6203315" cy="5091430"/>
                    </a:xfrm>
                    <a:prstGeom prst="rect">
                      <a:avLst/>
                    </a:prstGeom>
                    <a:noFill/>
                    <a:ln>
                      <a:noFill/>
                    </a:ln>
                  </pic:spPr>
                </pic:pic>
              </a:graphicData>
            </a:graphic>
          </wp:inline>
        </w:drawing>
      </w:r>
    </w:p>
    <w:p w14:paraId="50B23D3A" w14:textId="77777777" w:rsidR="00B54B64" w:rsidRPr="00F13B6A" w:rsidRDefault="005A611E" w:rsidP="00705A12">
      <w:pPr>
        <w:spacing w:line="360" w:lineRule="auto"/>
        <w:jc w:val="both"/>
      </w:pPr>
      <w:r>
        <w:t xml:space="preserve">Часть </w:t>
      </w:r>
      <w:r w:rsidR="000B4911">
        <w:t>опций</w:t>
      </w:r>
      <w:r>
        <w:t xml:space="preserve"> изменилась</w:t>
      </w:r>
      <w:r w:rsidR="00334BCE">
        <w:t xml:space="preserve"> по сравнению с периодической структурой</w:t>
      </w:r>
      <w:r>
        <w:t>.</w:t>
      </w:r>
      <w:r w:rsidR="00CA5EEF">
        <w:t xml:space="preserve"> Теперь </w:t>
      </w:r>
      <w:r w:rsidR="00EF5047">
        <w:t>для апериодических слоёв доступно наложение и снятие условий</w:t>
      </w:r>
      <w:r w:rsidR="00EF5047" w:rsidRPr="00EF5047">
        <w:t xml:space="preserve"> </w:t>
      </w:r>
      <w:r w:rsidR="00EF5047">
        <w:t xml:space="preserve">одинаковости толщин и интерфейсов. </w:t>
      </w:r>
      <w:r w:rsidR="0082147B">
        <w:t xml:space="preserve">Чтобы задать индивидуальные толщины (и интерфейсы) слоёв, нужно открыть специальную вспомогательную таблицу. Правой кнопкой мыши вызвать контекстное меню на названии элемента структуры </w:t>
      </w:r>
      <w:r w:rsidR="0082147B" w:rsidRPr="0082147B">
        <w:t>“</w:t>
      </w:r>
      <w:r w:rsidR="0082147B">
        <w:rPr>
          <w:lang w:val="en-US"/>
        </w:rPr>
        <w:t>Regular</w:t>
      </w:r>
      <w:r w:rsidR="0082147B" w:rsidRPr="0082147B">
        <w:t xml:space="preserve"> </w:t>
      </w:r>
      <w:r w:rsidR="0082147B">
        <w:rPr>
          <w:lang w:val="en-US"/>
        </w:rPr>
        <w:t>Aperiodic</w:t>
      </w:r>
      <w:r w:rsidR="0082147B" w:rsidRPr="0082147B">
        <w:t xml:space="preserve"> (4 - 5)” </w:t>
      </w:r>
      <w:r w:rsidR="0082147B">
        <w:rPr>
          <w:noProof/>
          <w:lang w:eastAsia="ru-RU"/>
        </w:rPr>
        <w:drawing>
          <wp:inline distT="0" distB="0" distL="0" distR="0" wp14:anchorId="3D58B369" wp14:editId="0EE7938C">
            <wp:extent cx="1159200" cy="183600"/>
            <wp:effectExtent l="0" t="0" r="3175" b="6985"/>
            <wp:docPr id="81" name="Рисунок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159200" cy="183600"/>
                    </a:xfrm>
                    <a:prstGeom prst="rect">
                      <a:avLst/>
                    </a:prstGeom>
                    <a:noFill/>
                    <a:ln>
                      <a:noFill/>
                    </a:ln>
                  </pic:spPr>
                </pic:pic>
              </a:graphicData>
            </a:graphic>
          </wp:inline>
        </w:drawing>
      </w:r>
      <w:r w:rsidR="003C3F3E">
        <w:t xml:space="preserve"> и нажать на пункт меню.</w:t>
      </w:r>
      <w:r w:rsidR="00FA39C6">
        <w:t xml:space="preserve"> В открывшейся таблице приведены все слои апериодической структуры. Цветовая легенда обозначает</w:t>
      </w:r>
      <w:r w:rsidR="00377EE7">
        <w:t xml:space="preserve"> наличие связей между соответствующими слоями. Если связь есть, то при изменении толщины</w:t>
      </w:r>
      <w:r w:rsidR="00377EE7" w:rsidRPr="00377EE7">
        <w:t>/</w:t>
      </w:r>
      <w:r w:rsidR="00377EE7">
        <w:t>интерфейса одного слоя значения всех остальных слоёв меняются автоматически</w:t>
      </w:r>
      <w:r w:rsidR="00136FE4">
        <w:t>. Толщины слоёв могут быть индивидуально отмечены как варьируемые. Интерфейсы могут варьироваться</w:t>
      </w:r>
      <w:r w:rsidR="00F13B6A" w:rsidRPr="00F13B6A">
        <w:t xml:space="preserve"> (</w:t>
      </w:r>
      <w:r w:rsidR="00F13B6A">
        <w:t>при автоматической подгонке</w:t>
      </w:r>
      <w:r w:rsidR="00F13B6A" w:rsidRPr="00F13B6A">
        <w:t>)</w:t>
      </w:r>
      <w:r w:rsidR="00136FE4">
        <w:t xml:space="preserve"> только все вместе, независимо от наличия связи. </w:t>
      </w:r>
    </w:p>
    <w:p w14:paraId="60E3B8A1" w14:textId="77777777" w:rsidR="0032497F" w:rsidRDefault="00FA39C6" w:rsidP="00FA39C6">
      <w:pPr>
        <w:spacing w:line="360" w:lineRule="auto"/>
        <w:jc w:val="center"/>
      </w:pPr>
      <w:r>
        <w:rPr>
          <w:noProof/>
          <w:lang w:eastAsia="ru-RU"/>
        </w:rPr>
        <w:lastRenderedPageBreak/>
        <w:drawing>
          <wp:inline distT="0" distB="0" distL="0" distR="0" wp14:anchorId="65141183" wp14:editId="4DF0BC82">
            <wp:extent cx="3087014" cy="3581831"/>
            <wp:effectExtent l="0" t="0" r="0" b="0"/>
            <wp:docPr id="82" name="Рисунок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257927" cy="3780140"/>
                    </a:xfrm>
                    <a:prstGeom prst="rect">
                      <a:avLst/>
                    </a:prstGeom>
                    <a:noFill/>
                    <a:ln>
                      <a:noFill/>
                    </a:ln>
                  </pic:spPr>
                </pic:pic>
              </a:graphicData>
            </a:graphic>
          </wp:inline>
        </w:drawing>
      </w:r>
    </w:p>
    <w:p w14:paraId="1B2EDB2C" w14:textId="77777777" w:rsidR="0032497F" w:rsidRPr="00E94F77" w:rsidRDefault="0005311F" w:rsidP="00705A12">
      <w:pPr>
        <w:spacing w:line="360" w:lineRule="auto"/>
        <w:jc w:val="both"/>
      </w:pPr>
      <w:r>
        <w:t>Параметры слоёв апериодической структуры могут быть</w:t>
      </w:r>
      <w:r w:rsidR="00D75E15">
        <w:t xml:space="preserve"> заданы вручную или</w:t>
      </w:r>
      <w:r>
        <w:t xml:space="preserve"> загружены из текстового файла. Файл</w:t>
      </w:r>
      <w:r w:rsidRPr="00E94F77">
        <w:t xml:space="preserve"> </w:t>
      </w:r>
      <w:r>
        <w:t>нужно</w:t>
      </w:r>
      <w:r w:rsidRPr="00E94F77">
        <w:t xml:space="preserve"> </w:t>
      </w:r>
      <w:r>
        <w:t>перетащить</w:t>
      </w:r>
      <w:r w:rsidRPr="00E94F77">
        <w:t xml:space="preserve"> (</w:t>
      </w:r>
      <w:r>
        <w:rPr>
          <w:lang w:val="en-US"/>
        </w:rPr>
        <w:t>drag</w:t>
      </w:r>
      <w:r w:rsidRPr="00E94F77">
        <w:t>-</w:t>
      </w:r>
      <w:r>
        <w:rPr>
          <w:lang w:val="en-US"/>
        </w:rPr>
        <w:t>and</w:t>
      </w:r>
      <w:r w:rsidRPr="00E94F77">
        <w:t>-</w:t>
      </w:r>
      <w:r>
        <w:rPr>
          <w:lang w:val="en-US"/>
        </w:rPr>
        <w:t>drop</w:t>
      </w:r>
      <w:r w:rsidRPr="00E94F77">
        <w:t>)</w:t>
      </w:r>
      <w:r w:rsidR="00E94F77" w:rsidRPr="00E94F77">
        <w:t xml:space="preserve"> </w:t>
      </w:r>
      <w:r w:rsidR="00E94F77">
        <w:t>в</w:t>
      </w:r>
      <w:r w:rsidR="00E94F77" w:rsidRPr="00E94F77">
        <w:t xml:space="preserve"> </w:t>
      </w:r>
      <w:r w:rsidR="00E94F77">
        <w:t>таблицу</w:t>
      </w:r>
      <w:r w:rsidR="00E94F77" w:rsidRPr="00E94F77">
        <w:t xml:space="preserve"> “</w:t>
      </w:r>
      <w:r w:rsidR="00E94F77">
        <w:rPr>
          <w:lang w:val="en-US"/>
        </w:rPr>
        <w:t>Regular</w:t>
      </w:r>
      <w:r w:rsidR="00E94F77" w:rsidRPr="00E94F77">
        <w:t xml:space="preserve"> </w:t>
      </w:r>
      <w:r w:rsidR="00E94F77">
        <w:rPr>
          <w:lang w:val="en-US"/>
        </w:rPr>
        <w:t>Aperiodic</w:t>
      </w:r>
      <w:r w:rsidR="00E94F77" w:rsidRPr="00E94F77">
        <w:t>”</w:t>
      </w:r>
      <w:r w:rsidR="00E94F77">
        <w:t xml:space="preserve">. Формат файла с параметрами полностью аналогичен таковому в </w:t>
      </w:r>
      <w:r w:rsidR="00E94F77">
        <w:rPr>
          <w:lang w:val="en-US"/>
        </w:rPr>
        <w:t>IMD</w:t>
      </w:r>
      <w:r w:rsidR="00E94F77">
        <w:t>, число слоёв в файле должно соответствовать указанному в параметрах структуры:</w:t>
      </w:r>
    </w:p>
    <w:p w14:paraId="6F9AE2ED" w14:textId="77777777" w:rsidR="00B54B64" w:rsidRDefault="0005311F" w:rsidP="0005311F">
      <w:pPr>
        <w:spacing w:line="360" w:lineRule="auto"/>
        <w:jc w:val="center"/>
      </w:pPr>
      <w:r>
        <w:rPr>
          <w:noProof/>
          <w:lang w:eastAsia="ru-RU"/>
        </w:rPr>
        <w:drawing>
          <wp:inline distT="0" distB="0" distL="0" distR="0" wp14:anchorId="277CB2FA" wp14:editId="75EADBF0">
            <wp:extent cx="3348927" cy="3489401"/>
            <wp:effectExtent l="0" t="0" r="4445" b="0"/>
            <wp:docPr id="83" name="Рисунок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75226" cy="3516804"/>
                    </a:xfrm>
                    <a:prstGeom prst="rect">
                      <a:avLst/>
                    </a:prstGeom>
                    <a:noFill/>
                    <a:ln>
                      <a:noFill/>
                    </a:ln>
                  </pic:spPr>
                </pic:pic>
              </a:graphicData>
            </a:graphic>
          </wp:inline>
        </w:drawing>
      </w:r>
    </w:p>
    <w:p w14:paraId="240083ED" w14:textId="77777777" w:rsidR="0005311F" w:rsidRPr="00E94F77" w:rsidRDefault="00E94F77" w:rsidP="0005311F">
      <w:pPr>
        <w:spacing w:line="360" w:lineRule="auto"/>
        <w:jc w:val="both"/>
      </w:pPr>
      <w:r>
        <w:t>При импорте нужно указать какие столбцы присутствуют в файле данных и какие единицы длины используются:</w:t>
      </w:r>
    </w:p>
    <w:p w14:paraId="42D1EF3E" w14:textId="77777777" w:rsidR="00B54B64" w:rsidRDefault="0005311F" w:rsidP="0005311F">
      <w:pPr>
        <w:spacing w:line="360" w:lineRule="auto"/>
        <w:jc w:val="center"/>
      </w:pPr>
      <w:r>
        <w:rPr>
          <w:noProof/>
          <w:lang w:eastAsia="ru-RU"/>
        </w:rPr>
        <w:lastRenderedPageBreak/>
        <w:drawing>
          <wp:inline distT="0" distB="0" distL="0" distR="0" wp14:anchorId="4E046C17" wp14:editId="1AB38965">
            <wp:extent cx="2450745" cy="894563"/>
            <wp:effectExtent l="0" t="0" r="6985" b="1270"/>
            <wp:docPr id="84" name="Рисунок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87539" cy="907993"/>
                    </a:xfrm>
                    <a:prstGeom prst="rect">
                      <a:avLst/>
                    </a:prstGeom>
                    <a:noFill/>
                    <a:ln>
                      <a:noFill/>
                    </a:ln>
                  </pic:spPr>
                </pic:pic>
              </a:graphicData>
            </a:graphic>
          </wp:inline>
        </w:drawing>
      </w:r>
    </w:p>
    <w:p w14:paraId="0AD3F6B1" w14:textId="77777777" w:rsidR="00E94F77" w:rsidRPr="00515F90" w:rsidRDefault="00E94F77" w:rsidP="00E94F77">
      <w:pPr>
        <w:pStyle w:val="Heading2"/>
      </w:pPr>
      <w:bookmarkStart w:id="12" w:name="_Toc22208632"/>
      <w:r>
        <w:rPr>
          <w:b/>
          <w:sz w:val="28"/>
        </w:rPr>
        <w:t>Сохранение и загрузка</w:t>
      </w:r>
      <w:bookmarkEnd w:id="12"/>
      <w:r w:rsidR="005A6968">
        <w:rPr>
          <w:b/>
          <w:sz w:val="28"/>
        </w:rPr>
        <w:t xml:space="preserve"> </w:t>
      </w:r>
    </w:p>
    <w:p w14:paraId="00AB9DA0" w14:textId="77777777" w:rsidR="00E94F77" w:rsidRPr="00D052E4" w:rsidRDefault="00D75E15" w:rsidP="00705A12">
      <w:pPr>
        <w:spacing w:line="360" w:lineRule="auto"/>
        <w:jc w:val="both"/>
      </w:pPr>
      <w:r>
        <w:rPr>
          <w:lang w:val="en-US"/>
        </w:rPr>
        <w:t>Multifitting</w:t>
      </w:r>
      <w:r w:rsidRPr="00D75E15">
        <w:t xml:space="preserve"> </w:t>
      </w:r>
      <w:r>
        <w:t xml:space="preserve">сохраняет данные в бинарном формате, файлы имеют расширение </w:t>
      </w:r>
      <w:r w:rsidRPr="00D75E15">
        <w:t>“.</w:t>
      </w:r>
      <w:r>
        <w:rPr>
          <w:lang w:val="en-US"/>
        </w:rPr>
        <w:t>fit</w:t>
      </w:r>
      <w:r w:rsidRPr="00D75E15">
        <w:t>”.</w:t>
      </w:r>
      <w:r w:rsidR="00DE4B26">
        <w:t xml:space="preserve"> Сохранить структуру можно, выбрав пункт в меню </w:t>
      </w:r>
      <w:r w:rsidR="00DE4B26" w:rsidRPr="00DE4B26">
        <w:t>“</w:t>
      </w:r>
      <w:r w:rsidR="00DE4B26">
        <w:rPr>
          <w:lang w:val="en-US"/>
        </w:rPr>
        <w:t>File</w:t>
      </w:r>
      <w:r w:rsidR="00DE4B26" w:rsidRPr="00DE4B26">
        <w:t>”</w:t>
      </w:r>
      <w:r w:rsidR="00DE4B26">
        <w:t xml:space="preserve"> или нажав соответствующую комбинацию клавиш. </w:t>
      </w:r>
      <w:r w:rsidR="00DE4B26" w:rsidRPr="00DE4B26">
        <w:t>“</w:t>
      </w:r>
      <w:r w:rsidR="00DE4B26">
        <w:rPr>
          <w:lang w:val="en-US"/>
        </w:rPr>
        <w:t>Save</w:t>
      </w:r>
      <w:r w:rsidR="00DE4B26" w:rsidRPr="00DE4B26">
        <w:t xml:space="preserve">” </w:t>
      </w:r>
      <w:r w:rsidR="00DE4B26">
        <w:t xml:space="preserve">сохраняет в </w:t>
      </w:r>
      <w:r w:rsidR="00DE4B26" w:rsidRPr="00251A77">
        <w:rPr>
          <w:i/>
        </w:rPr>
        <w:t>последний открытый файл</w:t>
      </w:r>
      <w:r w:rsidR="00DE4B26">
        <w:t xml:space="preserve">. Если предыдущего открытия не было, структура создана </w:t>
      </w:r>
      <w:r w:rsidR="00DE4B26" w:rsidRPr="00DE4B26">
        <w:t>“</w:t>
      </w:r>
      <w:r w:rsidR="00DE4B26">
        <w:t>с нуля</w:t>
      </w:r>
      <w:r w:rsidR="00DE4B26" w:rsidRPr="00DE4B26">
        <w:t>”</w:t>
      </w:r>
      <w:r w:rsidR="00DE4B26">
        <w:t xml:space="preserve">, то будет создан файл </w:t>
      </w:r>
      <w:r w:rsidR="00862B6B" w:rsidRPr="00862B6B">
        <w:t>“</w:t>
      </w:r>
      <w:proofErr w:type="spellStart"/>
      <w:r w:rsidR="00862B6B" w:rsidRPr="00862B6B">
        <w:t>save_v</w:t>
      </w:r>
      <w:proofErr w:type="spellEnd"/>
      <w:r w:rsidR="00862B6B" w:rsidRPr="00862B6B">
        <w:t>.</w:t>
      </w:r>
      <w:r w:rsidR="00862B6B">
        <w:rPr>
          <w:lang w:val="en-US"/>
        </w:rPr>
        <w:t>X</w:t>
      </w:r>
      <w:r w:rsidR="00862B6B" w:rsidRPr="00862B6B">
        <w:t>.</w:t>
      </w:r>
      <w:r w:rsidR="00862B6B">
        <w:rPr>
          <w:lang w:val="en-US"/>
        </w:rPr>
        <w:t>Y</w:t>
      </w:r>
      <w:r w:rsidR="00862B6B" w:rsidRPr="00862B6B">
        <w:t>.</w:t>
      </w:r>
      <w:r w:rsidR="00862B6B">
        <w:rPr>
          <w:lang w:val="en-US"/>
        </w:rPr>
        <w:t>Z</w:t>
      </w:r>
      <w:r w:rsidR="00862B6B" w:rsidRPr="00862B6B">
        <w:t>.</w:t>
      </w:r>
      <w:proofErr w:type="spellStart"/>
      <w:r w:rsidR="00862B6B" w:rsidRPr="00862B6B">
        <w:t>fit</w:t>
      </w:r>
      <w:proofErr w:type="spellEnd"/>
      <w:r w:rsidR="00862B6B" w:rsidRPr="00862B6B">
        <w:t xml:space="preserve">” </w:t>
      </w:r>
      <w:r w:rsidR="00DE4B26">
        <w:t>в папке с исполняемым файлом</w:t>
      </w:r>
      <w:r w:rsidR="00862B6B">
        <w:t xml:space="preserve">, </w:t>
      </w:r>
      <w:r w:rsidR="00862B6B">
        <w:rPr>
          <w:lang w:val="en-US"/>
        </w:rPr>
        <w:t>X</w:t>
      </w:r>
      <w:r w:rsidR="00862B6B" w:rsidRPr="00862B6B">
        <w:t>.</w:t>
      </w:r>
      <w:r w:rsidR="00862B6B">
        <w:rPr>
          <w:lang w:val="en-US"/>
        </w:rPr>
        <w:t>Y</w:t>
      </w:r>
      <w:r w:rsidR="00862B6B" w:rsidRPr="00862B6B">
        <w:t>.</w:t>
      </w:r>
      <w:r w:rsidR="00862B6B">
        <w:rPr>
          <w:lang w:val="en-US"/>
        </w:rPr>
        <w:t>Z</w:t>
      </w:r>
      <w:r w:rsidR="00862B6B">
        <w:t xml:space="preserve"> – номер версии программы. </w:t>
      </w:r>
      <w:r w:rsidR="00D052E4" w:rsidRPr="00D052E4">
        <w:t>“</w:t>
      </w:r>
      <w:r w:rsidR="00D052E4">
        <w:rPr>
          <w:lang w:val="en-US"/>
        </w:rPr>
        <w:t>Open</w:t>
      </w:r>
      <w:r w:rsidR="00D052E4" w:rsidRPr="00D052E4">
        <w:t xml:space="preserve"> </w:t>
      </w:r>
      <w:r w:rsidR="00D052E4">
        <w:rPr>
          <w:lang w:val="en-US"/>
        </w:rPr>
        <w:t>last</w:t>
      </w:r>
      <w:r w:rsidR="00D052E4" w:rsidRPr="00D052E4">
        <w:t>”</w:t>
      </w:r>
      <w:r w:rsidR="00D052E4">
        <w:t xml:space="preserve">, как следует из названия, открывает последний файл, с которым велась работа. Если такого нет, по будет открыт файл </w:t>
      </w:r>
      <w:r w:rsidR="00D052E4" w:rsidRPr="00862B6B">
        <w:t>“</w:t>
      </w:r>
      <w:proofErr w:type="spellStart"/>
      <w:r w:rsidR="00D052E4" w:rsidRPr="00862B6B">
        <w:t>save_v</w:t>
      </w:r>
      <w:proofErr w:type="spellEnd"/>
      <w:r w:rsidR="00D052E4" w:rsidRPr="00862B6B">
        <w:t>.</w:t>
      </w:r>
      <w:r w:rsidR="00D052E4">
        <w:rPr>
          <w:lang w:val="en-US"/>
        </w:rPr>
        <w:t>X</w:t>
      </w:r>
      <w:r w:rsidR="00D052E4" w:rsidRPr="00862B6B">
        <w:t>.</w:t>
      </w:r>
      <w:r w:rsidR="00D052E4">
        <w:rPr>
          <w:lang w:val="en-US"/>
        </w:rPr>
        <w:t>Y</w:t>
      </w:r>
      <w:r w:rsidR="00D052E4" w:rsidRPr="00862B6B">
        <w:t>.</w:t>
      </w:r>
      <w:r w:rsidR="00D052E4">
        <w:rPr>
          <w:lang w:val="en-US"/>
        </w:rPr>
        <w:t>Z</w:t>
      </w:r>
      <w:r w:rsidR="00D052E4" w:rsidRPr="00862B6B">
        <w:t>.</w:t>
      </w:r>
      <w:proofErr w:type="spellStart"/>
      <w:r w:rsidR="00D052E4" w:rsidRPr="00862B6B">
        <w:t>fit</w:t>
      </w:r>
      <w:proofErr w:type="spellEnd"/>
      <w:r w:rsidR="00D052E4" w:rsidRPr="00862B6B">
        <w:t>”</w:t>
      </w:r>
      <w:r w:rsidR="00D052E4">
        <w:t>. Если и его не существует, то об этом будет сообщено.</w:t>
      </w:r>
    </w:p>
    <w:p w14:paraId="52CAB4E0" w14:textId="77777777" w:rsidR="005A6968" w:rsidRDefault="005A6968" w:rsidP="005A6968">
      <w:pPr>
        <w:spacing w:line="360" w:lineRule="auto"/>
        <w:jc w:val="center"/>
      </w:pPr>
      <w:r>
        <w:rPr>
          <w:noProof/>
          <w:lang w:eastAsia="ru-RU"/>
        </w:rPr>
        <w:drawing>
          <wp:inline distT="0" distB="0" distL="0" distR="0" wp14:anchorId="74AAB5C4" wp14:editId="540C0462">
            <wp:extent cx="2689148" cy="1861718"/>
            <wp:effectExtent l="0" t="0" r="0" b="5715"/>
            <wp:docPr id="85" name="Рисунок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48171" cy="2041041"/>
                    </a:xfrm>
                    <a:prstGeom prst="rect">
                      <a:avLst/>
                    </a:prstGeom>
                    <a:noFill/>
                    <a:ln>
                      <a:noFill/>
                    </a:ln>
                  </pic:spPr>
                </pic:pic>
              </a:graphicData>
            </a:graphic>
          </wp:inline>
        </w:drawing>
      </w:r>
    </w:p>
    <w:p w14:paraId="4589E698" w14:textId="77777777" w:rsidR="0065199B" w:rsidRDefault="0065199B" w:rsidP="0065199B">
      <w:pPr>
        <w:spacing w:line="360" w:lineRule="auto"/>
        <w:jc w:val="both"/>
      </w:pPr>
      <w:r>
        <w:t>Открыт файл можно, просто перетащив (</w:t>
      </w:r>
      <w:r>
        <w:rPr>
          <w:lang w:val="en-US"/>
        </w:rPr>
        <w:t>drag</w:t>
      </w:r>
      <w:r w:rsidRPr="0065199B">
        <w:t>-</w:t>
      </w:r>
      <w:r>
        <w:rPr>
          <w:lang w:val="en-US"/>
        </w:rPr>
        <w:t>and</w:t>
      </w:r>
      <w:r w:rsidRPr="0065199B">
        <w:t>-</w:t>
      </w:r>
      <w:r>
        <w:rPr>
          <w:lang w:val="en-US"/>
        </w:rPr>
        <w:t>drop</w:t>
      </w:r>
      <w:r>
        <w:t xml:space="preserve">) его на главное окно </w:t>
      </w:r>
      <w:r>
        <w:rPr>
          <w:lang w:val="en-US"/>
        </w:rPr>
        <w:t>Multifitting</w:t>
      </w:r>
      <w:r w:rsidRPr="0065199B">
        <w:t>.</w:t>
      </w:r>
    </w:p>
    <w:p w14:paraId="566025C4" w14:textId="77777777" w:rsidR="009118B8" w:rsidRDefault="009118B8" w:rsidP="0065199B">
      <w:pPr>
        <w:spacing w:line="360" w:lineRule="auto"/>
        <w:jc w:val="both"/>
      </w:pPr>
    </w:p>
    <w:p w14:paraId="4195B428" w14:textId="77777777" w:rsidR="00137DD4" w:rsidRPr="00515F90" w:rsidRDefault="00515F90" w:rsidP="00705A12">
      <w:pPr>
        <w:spacing w:line="360" w:lineRule="auto"/>
        <w:jc w:val="both"/>
      </w:pPr>
      <w:r>
        <w:t xml:space="preserve">Данная глава позволяет начать использовать </w:t>
      </w:r>
      <w:r>
        <w:rPr>
          <w:lang w:val="en-US"/>
        </w:rPr>
        <w:t>Multifitting</w:t>
      </w:r>
      <w:r>
        <w:t xml:space="preserve"> и даёт представление </w:t>
      </w:r>
      <w:r w:rsidR="007E76BC">
        <w:t xml:space="preserve">о </w:t>
      </w:r>
      <w:r>
        <w:t xml:space="preserve">характере работы с ней при рефлектометрической реконструкции многослойных наноплёнок. Здесь отражены далеко не все особенности программы, но </w:t>
      </w:r>
      <w:r w:rsidR="00567231">
        <w:t xml:space="preserve">базовый </w:t>
      </w:r>
      <w:r>
        <w:t>цикл от задания некой начальной модели до получения результата здесь представлен.</w:t>
      </w:r>
    </w:p>
    <w:p w14:paraId="272D4836" w14:textId="77777777" w:rsidR="00705A12" w:rsidRPr="00223283" w:rsidRDefault="00D813C0" w:rsidP="00705A12">
      <w:pPr>
        <w:spacing w:line="360" w:lineRule="auto"/>
        <w:jc w:val="both"/>
      </w:pPr>
      <w:r>
        <w:t xml:space="preserve">Если при следовании данному мини-руководству у вас возникли проблемы, или какие-то переходы слишком сложны и неочевидны – сообщите об этом, и </w:t>
      </w:r>
      <w:r w:rsidR="003D7521">
        <w:t>инструкция</w:t>
      </w:r>
      <w:r>
        <w:t xml:space="preserve"> будет дополнен</w:t>
      </w:r>
      <w:r w:rsidR="003D7521">
        <w:t>а</w:t>
      </w:r>
      <w:r>
        <w:t>.</w:t>
      </w:r>
      <w:r w:rsidR="00223283">
        <w:t xml:space="preserve"> Наиболее подробное описание всех аспектов </w:t>
      </w:r>
      <w:r w:rsidR="00223283">
        <w:rPr>
          <w:lang w:val="en-US"/>
        </w:rPr>
        <w:t>Multifitting</w:t>
      </w:r>
      <w:r w:rsidR="00223283" w:rsidRPr="00223283">
        <w:t xml:space="preserve"> </w:t>
      </w:r>
      <w:r w:rsidR="00223283">
        <w:t>представлено в следующем разделе.</w:t>
      </w:r>
    </w:p>
    <w:p w14:paraId="0F3805C1" w14:textId="77777777" w:rsidR="00CB2C32" w:rsidRPr="00350D83" w:rsidRDefault="00CB2C32" w:rsidP="00FC23AE">
      <w:pPr>
        <w:pStyle w:val="ListParagraph"/>
        <w:spacing w:line="360" w:lineRule="auto"/>
        <w:ind w:left="567"/>
        <w:jc w:val="both"/>
        <w:outlineLvl w:val="0"/>
        <w:rPr>
          <w:b/>
          <w:sz w:val="28"/>
        </w:rPr>
      </w:pPr>
      <w:bookmarkStart w:id="13" w:name="_Toc22208633"/>
      <w:r>
        <w:rPr>
          <w:b/>
          <w:sz w:val="28"/>
        </w:rPr>
        <w:t>Полное описание</w:t>
      </w:r>
      <w:bookmarkEnd w:id="13"/>
    </w:p>
    <w:p w14:paraId="73417130" w14:textId="77777777" w:rsidR="00887883" w:rsidRDefault="00751627" w:rsidP="00FC23AE">
      <w:pPr>
        <w:spacing w:line="360" w:lineRule="auto"/>
        <w:ind w:firstLine="567"/>
        <w:jc w:val="both"/>
      </w:pPr>
      <w:r w:rsidRPr="00942CAE">
        <w:t>&lt;</w:t>
      </w:r>
      <w:r>
        <w:t xml:space="preserve"> </w:t>
      </w:r>
      <w:proofErr w:type="spellStart"/>
      <w:r w:rsidRPr="00942CAE">
        <w:t>in</w:t>
      </w:r>
      <w:proofErr w:type="spellEnd"/>
      <w:r w:rsidR="00EB3626" w:rsidRPr="00942CAE">
        <w:t xml:space="preserve"> </w:t>
      </w:r>
      <w:r>
        <w:rPr>
          <w:lang w:val="en-US"/>
        </w:rPr>
        <w:t>progress</w:t>
      </w:r>
      <w:r>
        <w:t xml:space="preserve"> </w:t>
      </w:r>
      <w:r w:rsidRPr="00942CAE">
        <w:t>&gt;</w:t>
      </w:r>
    </w:p>
    <w:p w14:paraId="30A0217E" w14:textId="77777777" w:rsidR="00713C8F" w:rsidRDefault="00713C8F" w:rsidP="00FC23AE">
      <w:pPr>
        <w:spacing w:line="360" w:lineRule="auto"/>
        <w:ind w:firstLine="567"/>
        <w:jc w:val="both"/>
      </w:pPr>
    </w:p>
    <w:p w14:paraId="0A31BDB6" w14:textId="77777777" w:rsidR="00713C8F" w:rsidRPr="00EB3626" w:rsidRDefault="00713C8F" w:rsidP="00FC23AE">
      <w:pPr>
        <w:spacing w:line="360" w:lineRule="auto"/>
        <w:ind w:firstLine="567"/>
        <w:jc w:val="both"/>
      </w:pPr>
    </w:p>
    <w:p w14:paraId="3147A7EA" w14:textId="77777777" w:rsidR="00CB2C32" w:rsidRPr="002B7954" w:rsidRDefault="00CB2C32" w:rsidP="00FC23AE">
      <w:pPr>
        <w:pStyle w:val="ListParagraph"/>
        <w:spacing w:line="360" w:lineRule="auto"/>
        <w:ind w:left="567"/>
        <w:jc w:val="both"/>
        <w:outlineLvl w:val="0"/>
        <w:rPr>
          <w:b/>
          <w:sz w:val="28"/>
        </w:rPr>
      </w:pPr>
      <w:bookmarkStart w:id="14" w:name="_Toc22208634"/>
      <w:r>
        <w:rPr>
          <w:b/>
          <w:sz w:val="28"/>
        </w:rPr>
        <w:lastRenderedPageBreak/>
        <w:t>История</w:t>
      </w:r>
      <w:r w:rsidRPr="002B7954">
        <w:rPr>
          <w:b/>
          <w:sz w:val="28"/>
        </w:rPr>
        <w:t xml:space="preserve"> </w:t>
      </w:r>
      <w:r>
        <w:rPr>
          <w:b/>
          <w:sz w:val="28"/>
        </w:rPr>
        <w:t>версий</w:t>
      </w:r>
      <w:bookmarkEnd w:id="14"/>
    </w:p>
    <w:p w14:paraId="250189B6" w14:textId="77777777" w:rsidR="00887883" w:rsidRDefault="00887883" w:rsidP="008609E4">
      <w:pPr>
        <w:pStyle w:val="ListParagraph"/>
        <w:numPr>
          <w:ilvl w:val="0"/>
          <w:numId w:val="3"/>
        </w:numPr>
        <w:spacing w:line="360" w:lineRule="auto"/>
        <w:ind w:left="851" w:hanging="284"/>
        <w:jc w:val="both"/>
        <w:rPr>
          <w:lang w:val="en-US"/>
        </w:rPr>
      </w:pPr>
      <w:r w:rsidRPr="00AF143C">
        <w:rPr>
          <w:u w:val="single"/>
          <w:lang w:val="en-US"/>
        </w:rPr>
        <w:t>Multifitting v.1.9.2</w:t>
      </w:r>
      <w:r>
        <w:rPr>
          <w:lang w:val="en-US"/>
        </w:rPr>
        <w:t xml:space="preserve"> – </w:t>
      </w:r>
      <w:r>
        <w:t>публикация</w:t>
      </w:r>
      <w:r w:rsidR="006F0987" w:rsidRPr="006F0987">
        <w:rPr>
          <w:lang w:val="en-US"/>
        </w:rPr>
        <w:t xml:space="preserve"> (</w:t>
      </w:r>
      <w:r w:rsidR="006F0987" w:rsidRPr="006F0987">
        <w:rPr>
          <w:i/>
          <w:lang w:val="en-US"/>
        </w:rPr>
        <w:t>06.07.2019</w:t>
      </w:r>
      <w:r w:rsidR="006F0987" w:rsidRPr="006F0987">
        <w:rPr>
          <w:lang w:val="en-US"/>
        </w:rPr>
        <w:t>).</w:t>
      </w:r>
    </w:p>
    <w:p w14:paraId="470CCC74" w14:textId="77777777" w:rsidR="008609E4" w:rsidRPr="006F0987" w:rsidRDefault="008609E4" w:rsidP="006F0987">
      <w:pPr>
        <w:pStyle w:val="ListParagraph"/>
        <w:numPr>
          <w:ilvl w:val="0"/>
          <w:numId w:val="3"/>
        </w:numPr>
        <w:spacing w:line="360" w:lineRule="auto"/>
        <w:ind w:left="851" w:hanging="284"/>
        <w:jc w:val="both"/>
        <w:rPr>
          <w:lang w:val="en-US"/>
        </w:rPr>
      </w:pPr>
      <w:r w:rsidRPr="00AF143C">
        <w:rPr>
          <w:u w:val="single"/>
          <w:lang w:val="en-US"/>
        </w:rPr>
        <w:t>Multifitting v.1.10.0</w:t>
      </w:r>
      <w:r w:rsidR="006F0987" w:rsidRPr="006F0987">
        <w:rPr>
          <w:lang w:val="en-US"/>
        </w:rPr>
        <w:t xml:space="preserve"> (</w:t>
      </w:r>
      <w:r w:rsidR="006F0987" w:rsidRPr="006F0987">
        <w:rPr>
          <w:i/>
          <w:lang w:val="en-US"/>
        </w:rPr>
        <w:t>19.10.2019</w:t>
      </w:r>
      <w:r w:rsidR="006F0987" w:rsidRPr="006F0987">
        <w:rPr>
          <w:lang w:val="en-US"/>
        </w:rPr>
        <w:t>):</w:t>
      </w:r>
    </w:p>
    <w:p w14:paraId="510C66F7" w14:textId="77777777" w:rsidR="008609E4" w:rsidRPr="00C86024" w:rsidRDefault="008609E4" w:rsidP="00C86024">
      <w:pPr>
        <w:pStyle w:val="ListParagraph"/>
        <w:numPr>
          <w:ilvl w:val="1"/>
          <w:numId w:val="3"/>
        </w:numPr>
        <w:spacing w:line="276" w:lineRule="auto"/>
        <w:ind w:left="1276" w:hanging="283"/>
        <w:jc w:val="both"/>
      </w:pPr>
      <w:r w:rsidRPr="00C86024">
        <w:t>Исправлены различные ошибки.</w:t>
      </w:r>
    </w:p>
    <w:p w14:paraId="63D6EFFD" w14:textId="77777777" w:rsidR="008609E4" w:rsidRPr="008609E4" w:rsidRDefault="008609E4" w:rsidP="00C86024">
      <w:pPr>
        <w:pStyle w:val="ListParagraph"/>
        <w:numPr>
          <w:ilvl w:val="1"/>
          <w:numId w:val="3"/>
        </w:numPr>
        <w:spacing w:line="276" w:lineRule="auto"/>
        <w:ind w:left="1276" w:hanging="283"/>
        <w:jc w:val="both"/>
      </w:pPr>
      <w:r w:rsidRPr="008609E4">
        <w:t>Графический интерфейс теперь поддерживает масштабирование</w:t>
      </w:r>
      <w:r w:rsidR="00C86024" w:rsidRPr="00C86024">
        <w:t xml:space="preserve"> </w:t>
      </w:r>
      <w:r w:rsidR="00C86024">
        <w:t>из операционной системы</w:t>
      </w:r>
      <w:r w:rsidRPr="008609E4">
        <w:t>.</w:t>
      </w:r>
    </w:p>
    <w:p w14:paraId="47C1AA15" w14:textId="77777777" w:rsidR="008609E4" w:rsidRPr="00C86024" w:rsidRDefault="008609E4" w:rsidP="00C86024">
      <w:pPr>
        <w:pStyle w:val="ListParagraph"/>
        <w:numPr>
          <w:ilvl w:val="1"/>
          <w:numId w:val="3"/>
        </w:numPr>
        <w:spacing w:line="276" w:lineRule="auto"/>
        <w:ind w:left="1276" w:hanging="283"/>
        <w:jc w:val="both"/>
      </w:pPr>
      <w:r w:rsidRPr="008609E4">
        <w:t xml:space="preserve">Обновлено применение углового и спектрального разрешения. Теперь величины разрешения, которые были заданы в версиях </w:t>
      </w:r>
      <w:r w:rsidR="004905C4">
        <w:t>≤</w:t>
      </w:r>
      <w:r w:rsidRPr="008609E4">
        <w:t>1.9.</w:t>
      </w:r>
      <w:r w:rsidR="004905C4">
        <w:t>2</w:t>
      </w:r>
      <w:r w:rsidRPr="008609E4">
        <w:t xml:space="preserve">, следует умножить на 2. </w:t>
      </w:r>
      <w:r w:rsidRPr="00C86024">
        <w:t xml:space="preserve">Теперь тонкая линия размывается в широкую с </w:t>
      </w:r>
      <w:r w:rsidRPr="008609E4">
        <w:rPr>
          <w:lang w:val="en-US"/>
        </w:rPr>
        <w:t>FWHM</w:t>
      </w:r>
      <w:r w:rsidRPr="00C86024">
        <w:t xml:space="preserve"> ≈ </w:t>
      </w:r>
      <w:r w:rsidR="00C86024">
        <w:t xml:space="preserve">заданному </w:t>
      </w:r>
      <w:r w:rsidRPr="00C86024">
        <w:t>разрешению.</w:t>
      </w:r>
    </w:p>
    <w:p w14:paraId="6BA6B40E" w14:textId="77777777" w:rsidR="008609E4" w:rsidRPr="008609E4" w:rsidRDefault="008609E4" w:rsidP="00C86024">
      <w:pPr>
        <w:pStyle w:val="ListParagraph"/>
        <w:numPr>
          <w:ilvl w:val="1"/>
          <w:numId w:val="3"/>
        </w:numPr>
        <w:spacing w:line="276" w:lineRule="auto"/>
        <w:ind w:left="1276" w:hanging="283"/>
        <w:jc w:val="both"/>
      </w:pPr>
      <w:r w:rsidRPr="008609E4">
        <w:t xml:space="preserve">Угловое и спектральное разрешение действуют </w:t>
      </w:r>
      <w:r w:rsidR="000A7B3D">
        <w:t xml:space="preserve">каждое </w:t>
      </w:r>
      <w:r w:rsidRPr="008609E4">
        <w:t>на оба типа кривых</w:t>
      </w:r>
      <w:r w:rsidR="000A7B3D">
        <w:t>: спектральную и угловую</w:t>
      </w:r>
      <w:r w:rsidRPr="008609E4">
        <w:t xml:space="preserve"> (</w:t>
      </w:r>
      <w:r w:rsidR="000A7B3D">
        <w:t>по упрощенной схеме</w:t>
      </w:r>
      <w:r w:rsidRPr="008609E4">
        <w:t>).</w:t>
      </w:r>
    </w:p>
    <w:p w14:paraId="75566169" w14:textId="77777777" w:rsidR="008609E4" w:rsidRPr="008609E4" w:rsidRDefault="008609E4" w:rsidP="00C86024">
      <w:pPr>
        <w:pStyle w:val="ListParagraph"/>
        <w:numPr>
          <w:ilvl w:val="1"/>
          <w:numId w:val="3"/>
        </w:numPr>
        <w:spacing w:line="276" w:lineRule="auto"/>
        <w:ind w:left="1276" w:hanging="283"/>
        <w:jc w:val="both"/>
      </w:pPr>
      <w:r w:rsidRPr="008609E4">
        <w:t>Задаётся начальная и конечная интенсивность зондирующего пучка с линейной интерполяцией между ними.</w:t>
      </w:r>
    </w:p>
    <w:p w14:paraId="0DE401BE" w14:textId="77777777" w:rsidR="008609E4" w:rsidRPr="008609E4" w:rsidRDefault="008609E4" w:rsidP="00C86024">
      <w:pPr>
        <w:pStyle w:val="ListParagraph"/>
        <w:numPr>
          <w:ilvl w:val="1"/>
          <w:numId w:val="3"/>
        </w:numPr>
        <w:spacing w:line="276" w:lineRule="auto"/>
        <w:ind w:left="1276" w:hanging="283"/>
        <w:jc w:val="both"/>
      </w:pPr>
      <w:r w:rsidRPr="008609E4">
        <w:t>Предупреждение при перезаписи файлов из предыдущих версий.</w:t>
      </w:r>
    </w:p>
    <w:p w14:paraId="7F238E97" w14:textId="77777777" w:rsidR="008609E4" w:rsidRPr="008609E4" w:rsidRDefault="008609E4" w:rsidP="00C86024">
      <w:pPr>
        <w:pStyle w:val="ListParagraph"/>
        <w:numPr>
          <w:ilvl w:val="1"/>
          <w:numId w:val="3"/>
        </w:numPr>
        <w:spacing w:line="276" w:lineRule="auto"/>
        <w:ind w:left="1276" w:hanging="283"/>
        <w:jc w:val="both"/>
      </w:pPr>
      <w:r w:rsidRPr="008609E4">
        <w:t xml:space="preserve">Для графиков доступны дополнительные опции: шапка с параметрами измерения, логарифмический масштаб оси </w:t>
      </w:r>
      <w:r w:rsidRPr="008609E4">
        <w:rPr>
          <w:lang w:val="en-US"/>
        </w:rPr>
        <w:t>X</w:t>
      </w:r>
      <w:r w:rsidRPr="008609E4">
        <w:t>.</w:t>
      </w:r>
    </w:p>
    <w:p w14:paraId="12223C61" w14:textId="77777777" w:rsidR="008609E4" w:rsidRPr="006A4969" w:rsidRDefault="008609E4" w:rsidP="00C86024">
      <w:pPr>
        <w:pStyle w:val="ListParagraph"/>
        <w:numPr>
          <w:ilvl w:val="1"/>
          <w:numId w:val="3"/>
        </w:numPr>
        <w:spacing w:line="276" w:lineRule="auto"/>
        <w:ind w:left="1276" w:hanging="283"/>
        <w:jc w:val="both"/>
      </w:pPr>
      <w:r w:rsidRPr="006A4969">
        <w:t xml:space="preserve">Информацию можно показывать/скрывать в окне </w:t>
      </w:r>
      <w:r w:rsidRPr="006A4969">
        <w:rPr>
          <w:lang w:val="en-US"/>
        </w:rPr>
        <w:t>Settings</w:t>
      </w:r>
      <w:r w:rsidRPr="006A4969">
        <w:t xml:space="preserve"> контекстного меню окна </w:t>
      </w:r>
      <w:r w:rsidRPr="006A4969">
        <w:rPr>
          <w:lang w:val="en-US"/>
        </w:rPr>
        <w:t>Plots</w:t>
      </w:r>
      <w:r w:rsidRPr="006A4969">
        <w:t>.</w:t>
      </w:r>
    </w:p>
    <w:p w14:paraId="46732317" w14:textId="77777777" w:rsidR="008609E4" w:rsidRPr="006A4969" w:rsidRDefault="008609E4" w:rsidP="00C86024">
      <w:pPr>
        <w:pStyle w:val="ListParagraph"/>
        <w:numPr>
          <w:ilvl w:val="1"/>
          <w:numId w:val="3"/>
        </w:numPr>
        <w:spacing w:line="276" w:lineRule="auto"/>
        <w:ind w:left="1276" w:hanging="283"/>
        <w:jc w:val="both"/>
      </w:pPr>
      <w:r w:rsidRPr="006A4969">
        <w:t xml:space="preserve">Мгновенный пересчёт при включении/выключении элементов структуры в </w:t>
      </w:r>
      <w:r w:rsidR="000A7B3D" w:rsidRPr="006A4969">
        <w:t xml:space="preserve">структурной </w:t>
      </w:r>
      <w:r w:rsidRPr="006A4969">
        <w:t>таблице если включён модификатор "</w:t>
      </w:r>
      <w:r w:rsidRPr="006A4969">
        <w:rPr>
          <w:lang w:val="en-US"/>
        </w:rPr>
        <w:t>Recalculate</w:t>
      </w:r>
      <w:r w:rsidRPr="006A4969">
        <w:t>".</w:t>
      </w:r>
    </w:p>
    <w:p w14:paraId="4A15F8A1" w14:textId="77777777" w:rsidR="008609E4" w:rsidRPr="006A4969" w:rsidRDefault="008609E4" w:rsidP="00C86024">
      <w:pPr>
        <w:pStyle w:val="ListParagraph"/>
        <w:numPr>
          <w:ilvl w:val="1"/>
          <w:numId w:val="3"/>
        </w:numPr>
        <w:spacing w:line="276" w:lineRule="auto"/>
        <w:ind w:left="1276" w:hanging="283"/>
        <w:jc w:val="both"/>
      </w:pPr>
      <w:r w:rsidRPr="006A4969">
        <w:t>Графикам</w:t>
      </w:r>
      <w:r w:rsidR="00262EF6" w:rsidRPr="006A4969">
        <w:t xml:space="preserve"> в окне “</w:t>
      </w:r>
      <w:r w:rsidR="00262EF6" w:rsidRPr="006A4969">
        <w:rPr>
          <w:lang w:val="en-US"/>
        </w:rPr>
        <w:t>Plots</w:t>
      </w:r>
      <w:r w:rsidR="00262EF6" w:rsidRPr="006A4969">
        <w:t>/</w:t>
      </w:r>
      <w:r w:rsidR="00262EF6" w:rsidRPr="006A4969">
        <w:rPr>
          <w:lang w:val="en-US"/>
        </w:rPr>
        <w:t>Measured</w:t>
      </w:r>
      <w:r w:rsidR="00262EF6" w:rsidRPr="006A4969">
        <w:t xml:space="preserve">” </w:t>
      </w:r>
      <w:r w:rsidRPr="006A4969">
        <w:t xml:space="preserve">присвоены </w:t>
      </w:r>
      <w:r w:rsidR="00262EF6" w:rsidRPr="006A4969">
        <w:t>порядковые номера</w:t>
      </w:r>
      <w:r w:rsidRPr="006A4969">
        <w:t xml:space="preserve">, позволяющие соотнести кривую с </w:t>
      </w:r>
      <w:r w:rsidR="004905C4" w:rsidRPr="006A4969">
        <w:t>загруженными</w:t>
      </w:r>
      <w:r w:rsidRPr="006A4969">
        <w:t xml:space="preserve"> данными.</w:t>
      </w:r>
    </w:p>
    <w:p w14:paraId="47F01912" w14:textId="77777777" w:rsidR="008609E4" w:rsidRPr="006A4969" w:rsidRDefault="008609E4" w:rsidP="00C86024">
      <w:pPr>
        <w:pStyle w:val="ListParagraph"/>
        <w:numPr>
          <w:ilvl w:val="1"/>
          <w:numId w:val="3"/>
        </w:numPr>
        <w:spacing w:line="276" w:lineRule="auto"/>
        <w:ind w:left="1276" w:hanging="283"/>
        <w:jc w:val="both"/>
      </w:pPr>
      <w:r w:rsidRPr="006A4969">
        <w:t xml:space="preserve">Добавлена возможность максимизации интеграла </w:t>
      </w:r>
      <w:r w:rsidR="00262EF6" w:rsidRPr="006A4969">
        <w:t>от</w:t>
      </w:r>
      <w:r w:rsidRPr="006A4969">
        <w:t xml:space="preserve"> кривой</w:t>
      </w:r>
      <w:r w:rsidR="000A7B3D" w:rsidRPr="006A4969">
        <w:t xml:space="preserve"> </w:t>
      </w:r>
      <w:r w:rsidRPr="006A4969">
        <w:t>отражения с функцией источника</w:t>
      </w:r>
      <w:r w:rsidR="00262EF6" w:rsidRPr="006A4969">
        <w:t>.</w:t>
      </w:r>
    </w:p>
    <w:p w14:paraId="60FEA68C" w14:textId="77777777" w:rsidR="008609E4" w:rsidRPr="006A4969" w:rsidRDefault="008609E4" w:rsidP="00C86024">
      <w:pPr>
        <w:pStyle w:val="ListParagraph"/>
        <w:numPr>
          <w:ilvl w:val="1"/>
          <w:numId w:val="3"/>
        </w:numPr>
        <w:spacing w:line="276" w:lineRule="auto"/>
        <w:ind w:left="1276" w:hanging="283"/>
        <w:jc w:val="both"/>
      </w:pPr>
      <w:r w:rsidRPr="006A4969">
        <w:t xml:space="preserve">Добавлены настройки алгоритмов </w:t>
      </w:r>
      <w:proofErr w:type="spellStart"/>
      <w:r w:rsidR="00262EF6" w:rsidRPr="006A4969">
        <w:t>фиттинга</w:t>
      </w:r>
      <w:proofErr w:type="spellEnd"/>
      <w:r w:rsidR="00262EF6" w:rsidRPr="006A4969">
        <w:t>.</w:t>
      </w:r>
    </w:p>
    <w:p w14:paraId="24482EFD" w14:textId="77777777" w:rsidR="008609E4" w:rsidRPr="006A4969" w:rsidRDefault="008609E4" w:rsidP="00C86024">
      <w:pPr>
        <w:pStyle w:val="ListParagraph"/>
        <w:numPr>
          <w:ilvl w:val="1"/>
          <w:numId w:val="3"/>
        </w:numPr>
        <w:spacing w:line="276" w:lineRule="auto"/>
        <w:ind w:left="1276" w:hanging="283"/>
        <w:jc w:val="both"/>
      </w:pPr>
      <w:r w:rsidRPr="006A4969">
        <w:t>Десятичные разделители</w:t>
      </w:r>
      <w:r w:rsidR="00262EF6" w:rsidRPr="006A4969">
        <w:t xml:space="preserve"> в файлах данных</w:t>
      </w:r>
      <w:r w:rsidRPr="006A4969">
        <w:t xml:space="preserve"> </w:t>
      </w:r>
      <w:r w:rsidR="00262EF6" w:rsidRPr="006A4969">
        <w:t>–</w:t>
      </w:r>
      <w:r w:rsidRPr="006A4969">
        <w:t xml:space="preserve"> точки и запятые</w:t>
      </w:r>
      <w:r w:rsidR="00262EF6" w:rsidRPr="006A4969">
        <w:t>.</w:t>
      </w:r>
    </w:p>
    <w:p w14:paraId="003F697E" w14:textId="77777777" w:rsidR="006A4969" w:rsidRPr="006A4969" w:rsidRDefault="00CB58B6" w:rsidP="00652077">
      <w:pPr>
        <w:pStyle w:val="ListParagraph"/>
        <w:numPr>
          <w:ilvl w:val="1"/>
          <w:numId w:val="3"/>
        </w:numPr>
        <w:spacing w:line="276" w:lineRule="auto"/>
        <w:ind w:left="1276" w:hanging="283"/>
        <w:jc w:val="both"/>
      </w:pPr>
      <w:r w:rsidRPr="006A4969">
        <w:t>В базу оптических констант добавлены файлы Cr_delmotte.nk, Pt_soufli.nk, Be_svechnikov.nk.</w:t>
      </w:r>
    </w:p>
    <w:p w14:paraId="1BBEC87D" w14:textId="77777777" w:rsidR="006A4969" w:rsidRPr="006A4969" w:rsidRDefault="006A4969" w:rsidP="006A4969">
      <w:pPr>
        <w:pStyle w:val="ListParagraph"/>
        <w:spacing w:line="276" w:lineRule="auto"/>
        <w:ind w:left="1276"/>
        <w:jc w:val="both"/>
      </w:pPr>
    </w:p>
    <w:p w14:paraId="011E225B" w14:textId="77777777" w:rsidR="006A4969" w:rsidRPr="006A4969" w:rsidRDefault="00F70559" w:rsidP="006A4969">
      <w:pPr>
        <w:pStyle w:val="ListParagraph"/>
        <w:numPr>
          <w:ilvl w:val="0"/>
          <w:numId w:val="3"/>
        </w:numPr>
        <w:spacing w:before="240" w:line="360" w:lineRule="auto"/>
        <w:ind w:left="851" w:hanging="284"/>
        <w:jc w:val="both"/>
        <w:rPr>
          <w:lang w:val="en-US"/>
        </w:rPr>
      </w:pPr>
      <w:r w:rsidRPr="006A4969">
        <w:t xml:space="preserve"> </w:t>
      </w:r>
      <w:r w:rsidR="006A4969" w:rsidRPr="00AF143C">
        <w:rPr>
          <w:u w:val="single"/>
          <w:lang w:val="en-US"/>
        </w:rPr>
        <w:t>Multifitting v.1.10.</w:t>
      </w:r>
      <w:r w:rsidR="006A4969" w:rsidRPr="00AF143C">
        <w:rPr>
          <w:u w:val="single"/>
        </w:rPr>
        <w:t>2</w:t>
      </w:r>
      <w:r w:rsidR="006F0987">
        <w:rPr>
          <w:lang w:val="en-US"/>
        </w:rPr>
        <w:t xml:space="preserve"> </w:t>
      </w:r>
      <w:r w:rsidR="006F0987" w:rsidRPr="006F0987">
        <w:rPr>
          <w:lang w:val="en-US"/>
        </w:rPr>
        <w:t>(</w:t>
      </w:r>
      <w:r w:rsidR="006F0987" w:rsidRPr="006F0987">
        <w:rPr>
          <w:i/>
          <w:lang w:val="en-US"/>
        </w:rPr>
        <w:t>21.02.2020</w:t>
      </w:r>
      <w:r w:rsidR="006F0987" w:rsidRPr="006F0987">
        <w:rPr>
          <w:lang w:val="en-US"/>
        </w:rPr>
        <w:t>):</w:t>
      </w:r>
    </w:p>
    <w:p w14:paraId="7C18AEBC" w14:textId="77777777" w:rsidR="006A4969" w:rsidRPr="006A4969" w:rsidRDefault="006A4969" w:rsidP="00777D24">
      <w:pPr>
        <w:pStyle w:val="ListParagraph"/>
        <w:numPr>
          <w:ilvl w:val="1"/>
          <w:numId w:val="3"/>
        </w:numPr>
        <w:spacing w:after="0" w:line="276" w:lineRule="auto"/>
        <w:ind w:left="1276" w:hanging="283"/>
        <w:jc w:val="both"/>
        <w:rPr>
          <w:rFonts w:eastAsia="Times New Roman"/>
          <w:lang w:eastAsia="ru-RU"/>
        </w:rPr>
      </w:pPr>
      <w:r w:rsidRPr="006A4969">
        <w:rPr>
          <w:rFonts w:eastAsia="Times New Roman"/>
          <w:lang w:eastAsia="ru-RU"/>
        </w:rPr>
        <w:t>Исправлены различные ошибки, в том числе ошибка фитинга к отмасштабированной экспериментальной кривой</w:t>
      </w:r>
      <w:r w:rsidRPr="006A4969">
        <w:t>.</w:t>
      </w:r>
    </w:p>
    <w:p w14:paraId="59F44C8C" w14:textId="77777777" w:rsidR="006A4969" w:rsidRPr="006A4969" w:rsidRDefault="006A4969" w:rsidP="00777D24">
      <w:pPr>
        <w:pStyle w:val="ListParagraph"/>
        <w:numPr>
          <w:ilvl w:val="1"/>
          <w:numId w:val="3"/>
        </w:numPr>
        <w:spacing w:line="276" w:lineRule="auto"/>
        <w:ind w:left="1276" w:hanging="283"/>
        <w:jc w:val="both"/>
      </w:pPr>
      <w:r w:rsidRPr="006A4969">
        <w:rPr>
          <w:rFonts w:eastAsia="Times New Roman"/>
          <w:lang w:eastAsia="ru-RU"/>
        </w:rPr>
        <w:t>В базу оптических констант добавлены файлы Sc_larruquert.nk, ScSi.nk, Sc5Si3.nk, Sc3Si5.nk, расширен диапазон MoSi2.nk, расширен диапазон Sc.nk</w:t>
      </w:r>
      <w:r w:rsidRPr="006A4969">
        <w:t>.</w:t>
      </w:r>
    </w:p>
    <w:p w14:paraId="0C296B9B" w14:textId="77777777" w:rsidR="006A4969" w:rsidRPr="006A4969" w:rsidRDefault="006A4969" w:rsidP="00777D24">
      <w:pPr>
        <w:pStyle w:val="ListParagraph"/>
        <w:numPr>
          <w:ilvl w:val="1"/>
          <w:numId w:val="3"/>
        </w:numPr>
        <w:spacing w:after="0" w:line="276" w:lineRule="auto"/>
        <w:ind w:left="1276" w:hanging="283"/>
        <w:jc w:val="both"/>
        <w:rPr>
          <w:rFonts w:eastAsia="Times New Roman"/>
          <w:lang w:eastAsia="ru-RU"/>
        </w:rPr>
      </w:pPr>
      <w:r w:rsidRPr="006A4969">
        <w:rPr>
          <w:rFonts w:eastAsia="Times New Roman"/>
          <w:lang w:eastAsia="ru-RU"/>
        </w:rPr>
        <w:t>Добавлен выбор поддиапазона внутри экспериментальных данных для подгонки.</w:t>
      </w:r>
    </w:p>
    <w:p w14:paraId="2C11DD7F" w14:textId="77777777" w:rsidR="006A4969" w:rsidRPr="006A4969" w:rsidRDefault="006A4969" w:rsidP="00777D24">
      <w:pPr>
        <w:pStyle w:val="ListParagraph"/>
        <w:numPr>
          <w:ilvl w:val="1"/>
          <w:numId w:val="3"/>
        </w:numPr>
        <w:spacing w:after="0" w:line="276" w:lineRule="auto"/>
        <w:ind w:left="1276" w:hanging="283"/>
        <w:jc w:val="both"/>
        <w:rPr>
          <w:rFonts w:eastAsia="Times New Roman"/>
          <w:lang w:eastAsia="ru-RU"/>
        </w:rPr>
      </w:pPr>
      <w:r w:rsidRPr="006A4969">
        <w:rPr>
          <w:rFonts w:eastAsia="Times New Roman"/>
          <w:lang w:eastAsia="ru-RU"/>
        </w:rPr>
        <w:t>Добавлена возможность дублирования вкладок структур</w:t>
      </w:r>
      <w:r w:rsidRPr="006A4969">
        <w:t>.</w:t>
      </w:r>
    </w:p>
    <w:p w14:paraId="446B0FDA" w14:textId="77777777" w:rsidR="006A4969" w:rsidRPr="006A4969" w:rsidRDefault="006A4969" w:rsidP="00777D24">
      <w:pPr>
        <w:pStyle w:val="ListParagraph"/>
        <w:numPr>
          <w:ilvl w:val="1"/>
          <w:numId w:val="3"/>
        </w:numPr>
        <w:spacing w:after="0" w:line="276" w:lineRule="auto"/>
        <w:ind w:left="1276" w:hanging="283"/>
        <w:jc w:val="both"/>
        <w:rPr>
          <w:rFonts w:eastAsia="Times New Roman"/>
          <w:lang w:eastAsia="ru-RU"/>
        </w:rPr>
      </w:pPr>
      <w:r w:rsidRPr="006A4969">
        <w:rPr>
          <w:rFonts w:eastAsia="Times New Roman"/>
          <w:lang w:eastAsia="ru-RU"/>
        </w:rPr>
        <w:t>Добавлена визуализация профиля структуры по глубине</w:t>
      </w:r>
      <w:r w:rsidRPr="006A4969">
        <w:t>.</w:t>
      </w:r>
    </w:p>
    <w:p w14:paraId="5A4BF94F" w14:textId="77777777" w:rsidR="006A4969" w:rsidRPr="006A4969" w:rsidRDefault="006A4969" w:rsidP="00777D24">
      <w:pPr>
        <w:pStyle w:val="ListParagraph"/>
        <w:numPr>
          <w:ilvl w:val="1"/>
          <w:numId w:val="3"/>
        </w:numPr>
        <w:spacing w:after="0" w:line="276" w:lineRule="auto"/>
        <w:ind w:left="1276" w:hanging="283"/>
        <w:jc w:val="both"/>
        <w:rPr>
          <w:rFonts w:eastAsia="Times New Roman"/>
          <w:lang w:eastAsia="ru-RU"/>
        </w:rPr>
      </w:pPr>
      <w:r w:rsidRPr="006A4969">
        <w:rPr>
          <w:rFonts w:eastAsia="Times New Roman"/>
          <w:lang w:eastAsia="ru-RU"/>
        </w:rPr>
        <w:t>Добавлена возможность расчёта профиля диэлектрической проницаемости с разбиением на тонкие слои</w:t>
      </w:r>
      <w:r w:rsidRPr="006A4969">
        <w:t>.</w:t>
      </w:r>
    </w:p>
    <w:p w14:paraId="2FA820BF" w14:textId="77777777" w:rsidR="006A4969" w:rsidRPr="006A4969" w:rsidRDefault="006A4969" w:rsidP="00777D24">
      <w:pPr>
        <w:pStyle w:val="ListParagraph"/>
        <w:numPr>
          <w:ilvl w:val="1"/>
          <w:numId w:val="3"/>
        </w:numPr>
        <w:spacing w:after="0" w:line="276" w:lineRule="auto"/>
        <w:ind w:left="1276" w:hanging="283"/>
        <w:jc w:val="both"/>
        <w:rPr>
          <w:rFonts w:eastAsia="Times New Roman"/>
          <w:lang w:eastAsia="ru-RU"/>
        </w:rPr>
      </w:pPr>
      <w:r w:rsidRPr="006A4969">
        <w:rPr>
          <w:rFonts w:eastAsia="Times New Roman"/>
          <w:lang w:eastAsia="ru-RU"/>
        </w:rPr>
        <w:t>Добавлена возможность экспорта уже загруженной экспериментальной кривой обратно в текстовый файл</w:t>
      </w:r>
      <w:r w:rsidRPr="006A4969">
        <w:t>.</w:t>
      </w:r>
    </w:p>
    <w:p w14:paraId="5FFCF914" w14:textId="77777777" w:rsidR="006A4969" w:rsidRPr="006A4969" w:rsidRDefault="006A4969" w:rsidP="00777D24">
      <w:pPr>
        <w:pStyle w:val="ListParagraph"/>
        <w:numPr>
          <w:ilvl w:val="1"/>
          <w:numId w:val="3"/>
        </w:numPr>
        <w:spacing w:after="0" w:line="276" w:lineRule="auto"/>
        <w:ind w:left="1276" w:hanging="283"/>
        <w:jc w:val="both"/>
        <w:rPr>
          <w:rFonts w:eastAsia="Times New Roman"/>
          <w:lang w:eastAsia="ru-RU"/>
        </w:rPr>
      </w:pPr>
      <w:r w:rsidRPr="006A4969">
        <w:rPr>
          <w:rFonts w:eastAsia="Times New Roman"/>
          <w:lang w:eastAsia="ru-RU"/>
        </w:rPr>
        <w:t>Добавлена возможность подгонки масштабирующего множителя интенсивности для экспериментальных кривых</w:t>
      </w:r>
      <w:r w:rsidRPr="006A4969">
        <w:t>.</w:t>
      </w:r>
    </w:p>
    <w:p w14:paraId="06EC6F3A" w14:textId="77777777" w:rsidR="006A4969" w:rsidRPr="006A4969" w:rsidRDefault="006A4969" w:rsidP="00777D24">
      <w:pPr>
        <w:pStyle w:val="ListParagraph"/>
        <w:numPr>
          <w:ilvl w:val="1"/>
          <w:numId w:val="3"/>
        </w:numPr>
        <w:spacing w:after="0" w:line="276" w:lineRule="auto"/>
        <w:ind w:left="1276" w:hanging="283"/>
        <w:jc w:val="both"/>
        <w:rPr>
          <w:rFonts w:eastAsia="Times New Roman"/>
          <w:lang w:eastAsia="ru-RU"/>
        </w:rPr>
      </w:pPr>
      <w:r w:rsidRPr="006A4969">
        <w:rPr>
          <w:rFonts w:eastAsia="Times New Roman"/>
          <w:lang w:eastAsia="ru-RU"/>
        </w:rPr>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6A4969">
        <w:t>.</w:t>
      </w:r>
    </w:p>
    <w:p w14:paraId="3773BA52" w14:textId="77777777" w:rsidR="006A4969" w:rsidRPr="006A4969" w:rsidRDefault="006A4969" w:rsidP="00777D24">
      <w:pPr>
        <w:pStyle w:val="ListParagraph"/>
        <w:numPr>
          <w:ilvl w:val="1"/>
          <w:numId w:val="3"/>
        </w:numPr>
        <w:spacing w:line="276" w:lineRule="auto"/>
        <w:ind w:left="1276" w:hanging="283"/>
        <w:jc w:val="both"/>
      </w:pPr>
      <w:r w:rsidRPr="006A4969">
        <w:rPr>
          <w:rFonts w:eastAsia="Times New Roman"/>
          <w:lang w:eastAsia="ru-RU"/>
        </w:rPr>
        <w:t>Добавлено автоматическое вычисление спектральной ширины пика отражения при вычислении соответствующей кривой</w:t>
      </w:r>
      <w:r w:rsidRPr="006A4969">
        <w:t>.</w:t>
      </w:r>
    </w:p>
    <w:p w14:paraId="6DBFA2BE" w14:textId="77777777" w:rsidR="008609E4" w:rsidRPr="004F0E82" w:rsidRDefault="008609E4" w:rsidP="008609E4">
      <w:pPr>
        <w:pStyle w:val="ListParagraph"/>
        <w:numPr>
          <w:ilvl w:val="0"/>
          <w:numId w:val="3"/>
        </w:numPr>
        <w:spacing w:line="360" w:lineRule="auto"/>
        <w:ind w:left="851" w:hanging="273"/>
        <w:jc w:val="both"/>
      </w:pPr>
    </w:p>
    <w:p w14:paraId="6BD353BF" w14:textId="77777777" w:rsidR="006E2501" w:rsidRPr="00942CAE" w:rsidRDefault="006E2501" w:rsidP="00FC23AE">
      <w:pPr>
        <w:pStyle w:val="ListParagraph"/>
        <w:spacing w:line="360" w:lineRule="auto"/>
        <w:ind w:left="567"/>
        <w:jc w:val="both"/>
        <w:outlineLvl w:val="0"/>
        <w:rPr>
          <w:b/>
          <w:sz w:val="28"/>
          <w:lang w:val="en-US"/>
        </w:rPr>
      </w:pPr>
      <w:bookmarkStart w:id="15" w:name="_Toc22208635"/>
      <w:r>
        <w:rPr>
          <w:b/>
          <w:sz w:val="28"/>
        </w:rPr>
        <w:lastRenderedPageBreak/>
        <w:t>Ссылки</w:t>
      </w:r>
      <w:bookmarkEnd w:id="15"/>
    </w:p>
    <w:p w14:paraId="2540C8FD" w14:textId="77777777" w:rsidR="000704EE" w:rsidRPr="00881413" w:rsidRDefault="00A92CE6" w:rsidP="000704EE">
      <w:pPr>
        <w:widowControl w:val="0"/>
        <w:autoSpaceDE w:val="0"/>
        <w:autoSpaceDN w:val="0"/>
        <w:adjustRightInd w:val="0"/>
        <w:spacing w:line="360" w:lineRule="auto"/>
        <w:ind w:left="640" w:hanging="640"/>
        <w:rPr>
          <w:noProof/>
          <w:szCs w:val="24"/>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0704EE" w:rsidRPr="00881413">
        <w:rPr>
          <w:noProof/>
          <w:szCs w:val="24"/>
          <w:lang w:val="en-US"/>
        </w:rPr>
        <w:t xml:space="preserve">1. </w:t>
      </w:r>
      <w:r w:rsidR="000704EE" w:rsidRPr="00881413">
        <w:rPr>
          <w:noProof/>
          <w:szCs w:val="24"/>
          <w:lang w:val="en-US"/>
        </w:rPr>
        <w:tab/>
        <w:t xml:space="preserve">D. Windt, "IMD—Software for modeling the optical properties of multilayer films," Comput. Phys. </w:t>
      </w:r>
      <w:r w:rsidR="000704EE" w:rsidRPr="00881413">
        <w:rPr>
          <w:b/>
          <w:bCs/>
          <w:noProof/>
          <w:szCs w:val="24"/>
          <w:lang w:val="en-US"/>
        </w:rPr>
        <w:t>12</w:t>
      </w:r>
      <w:r w:rsidR="000704EE" w:rsidRPr="00881413">
        <w:rPr>
          <w:noProof/>
          <w:szCs w:val="24"/>
          <w:lang w:val="en-US"/>
        </w:rPr>
        <w:t>(4), 360 (1998).</w:t>
      </w:r>
    </w:p>
    <w:p w14:paraId="416B5C77" w14:textId="77777777" w:rsidR="000704EE" w:rsidRPr="00881413" w:rsidRDefault="000704EE" w:rsidP="000704EE">
      <w:pPr>
        <w:widowControl w:val="0"/>
        <w:autoSpaceDE w:val="0"/>
        <w:autoSpaceDN w:val="0"/>
        <w:adjustRightInd w:val="0"/>
        <w:spacing w:line="360" w:lineRule="auto"/>
        <w:ind w:left="640" w:hanging="640"/>
        <w:rPr>
          <w:noProof/>
          <w:szCs w:val="24"/>
          <w:lang w:val="en-US"/>
        </w:rPr>
      </w:pPr>
      <w:r w:rsidRPr="00881413">
        <w:rPr>
          <w:noProof/>
          <w:szCs w:val="24"/>
          <w:lang w:val="en-US"/>
        </w:rPr>
        <w:t xml:space="preserve">2. </w:t>
      </w:r>
      <w:r w:rsidRPr="00881413">
        <w:rPr>
          <w:noProof/>
          <w:szCs w:val="24"/>
          <w:lang w:val="en-US"/>
        </w:rPr>
        <w:tab/>
        <w:t xml:space="preserve">M. Björck and G. Andersson, "GenX : an extensible X-ray reflectivity refinement program utilizing differential evolution," J. Appl. Crystallogr. </w:t>
      </w:r>
      <w:r w:rsidRPr="00881413">
        <w:rPr>
          <w:b/>
          <w:bCs/>
          <w:noProof/>
          <w:szCs w:val="24"/>
          <w:lang w:val="en-US"/>
        </w:rPr>
        <w:t>40</w:t>
      </w:r>
      <w:r w:rsidRPr="00881413">
        <w:rPr>
          <w:noProof/>
          <w:szCs w:val="24"/>
          <w:lang w:val="en-US"/>
        </w:rPr>
        <w:t>(6), 1174–1178 (2007).</w:t>
      </w:r>
    </w:p>
    <w:p w14:paraId="4EC710CE" w14:textId="77777777" w:rsidR="000704EE" w:rsidRPr="00881413" w:rsidRDefault="000704EE" w:rsidP="000704EE">
      <w:pPr>
        <w:widowControl w:val="0"/>
        <w:autoSpaceDE w:val="0"/>
        <w:autoSpaceDN w:val="0"/>
        <w:adjustRightInd w:val="0"/>
        <w:spacing w:line="360" w:lineRule="auto"/>
        <w:ind w:left="640" w:hanging="640"/>
        <w:rPr>
          <w:noProof/>
          <w:szCs w:val="24"/>
          <w:lang w:val="en-US"/>
        </w:rPr>
      </w:pPr>
      <w:r w:rsidRPr="00881413">
        <w:rPr>
          <w:noProof/>
          <w:szCs w:val="24"/>
          <w:lang w:val="en-US"/>
        </w:rPr>
        <w:t xml:space="preserve">3. </w:t>
      </w:r>
      <w:r w:rsidRPr="00881413">
        <w:rPr>
          <w:noProof/>
          <w:szCs w:val="24"/>
          <w:lang w:val="en-US"/>
        </w:rPr>
        <w:tab/>
        <w:t xml:space="preserve">G. Vignaud and A. Gibaud, "REFLEX : a program for the analysis of specular X-ray and neutron reflectivity data," J. Appl. Crystallogr. </w:t>
      </w:r>
      <w:r w:rsidRPr="00881413">
        <w:rPr>
          <w:b/>
          <w:bCs/>
          <w:noProof/>
          <w:szCs w:val="24"/>
          <w:lang w:val="en-US"/>
        </w:rPr>
        <w:t>52</w:t>
      </w:r>
      <w:r w:rsidRPr="00881413">
        <w:rPr>
          <w:noProof/>
          <w:szCs w:val="24"/>
          <w:lang w:val="en-US"/>
        </w:rPr>
        <w:t>(1), 201–213 (2019).</w:t>
      </w:r>
    </w:p>
    <w:p w14:paraId="45DC84EE" w14:textId="77777777" w:rsidR="000704EE" w:rsidRPr="00881413" w:rsidRDefault="000704EE" w:rsidP="000704EE">
      <w:pPr>
        <w:widowControl w:val="0"/>
        <w:autoSpaceDE w:val="0"/>
        <w:autoSpaceDN w:val="0"/>
        <w:adjustRightInd w:val="0"/>
        <w:spacing w:line="360" w:lineRule="auto"/>
        <w:ind w:left="640" w:hanging="640"/>
        <w:rPr>
          <w:noProof/>
          <w:szCs w:val="24"/>
          <w:lang w:val="en-US"/>
        </w:rPr>
      </w:pPr>
      <w:r w:rsidRPr="00881413">
        <w:rPr>
          <w:noProof/>
          <w:szCs w:val="24"/>
          <w:lang w:val="en-US"/>
        </w:rPr>
        <w:t xml:space="preserve">4. </w:t>
      </w:r>
      <w:r w:rsidRPr="00881413">
        <w:rPr>
          <w:noProof/>
          <w:szCs w:val="24"/>
          <w:lang w:val="en-US"/>
        </w:rPr>
        <w:tab/>
        <w:t>C. Durniak, M. Ganeva, G. Pospelov, W. Van Herck, J. Wuttke, and D. Yurov, "BornAgain — Software for simulating and fitting X-ray and neutron small-angle scattering at grazing incidence," http://www.bornagainproject.org (n.d.).</w:t>
      </w:r>
    </w:p>
    <w:p w14:paraId="37E46CFD" w14:textId="77777777" w:rsidR="000704EE" w:rsidRPr="000704EE" w:rsidRDefault="000704EE" w:rsidP="000704EE">
      <w:pPr>
        <w:widowControl w:val="0"/>
        <w:autoSpaceDE w:val="0"/>
        <w:autoSpaceDN w:val="0"/>
        <w:adjustRightInd w:val="0"/>
        <w:spacing w:line="360" w:lineRule="auto"/>
        <w:ind w:left="640" w:hanging="640"/>
        <w:rPr>
          <w:noProof/>
        </w:rPr>
      </w:pPr>
      <w:r w:rsidRPr="00881413">
        <w:rPr>
          <w:noProof/>
          <w:szCs w:val="24"/>
          <w:lang w:val="en-US"/>
        </w:rPr>
        <w:t xml:space="preserve">5. </w:t>
      </w:r>
      <w:r w:rsidRPr="00881413">
        <w:rPr>
          <w:noProof/>
          <w:szCs w:val="24"/>
          <w:lang w:val="en-US"/>
        </w:rPr>
        <w:tab/>
        <w:t xml:space="preserve">M. Svechnikov, "Multifitting : software for the reflectometric reconstruction of multilayer nanofilms," J. Appl. </w:t>
      </w:r>
      <w:r w:rsidRPr="000704EE">
        <w:rPr>
          <w:noProof/>
          <w:szCs w:val="24"/>
        </w:rPr>
        <w:t xml:space="preserve">Crystallogr. </w:t>
      </w:r>
      <w:r w:rsidRPr="000704EE">
        <w:rPr>
          <w:b/>
          <w:bCs/>
          <w:noProof/>
          <w:szCs w:val="24"/>
        </w:rPr>
        <w:t>53</w:t>
      </w:r>
      <w:r w:rsidRPr="000704EE">
        <w:rPr>
          <w:noProof/>
          <w:szCs w:val="24"/>
        </w:rPr>
        <w:t>(1), 244–252 (2020).</w:t>
      </w:r>
    </w:p>
    <w:p w14:paraId="5135E72C" w14:textId="77777777" w:rsidR="00350D83" w:rsidRPr="002B7954" w:rsidRDefault="00A92CE6" w:rsidP="00FC23AE">
      <w:pPr>
        <w:spacing w:line="360" w:lineRule="auto"/>
        <w:jc w:val="both"/>
        <w:rPr>
          <w:lang w:val="en-US"/>
        </w:rPr>
      </w:pPr>
      <w:r>
        <w:rPr>
          <w:lang w:val="en-US"/>
        </w:rPr>
        <w:fldChar w:fldCharType="end"/>
      </w:r>
    </w:p>
    <w:sectPr w:rsidR="00350D83" w:rsidRPr="002B7954" w:rsidSect="00B93FB8">
      <w:pgSz w:w="11906" w:h="16838"/>
      <w:pgMar w:top="1134" w:right="850" w:bottom="1134" w:left="1276"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7F5D38"/>
    <w:multiLevelType w:val="hybridMultilevel"/>
    <w:tmpl w:val="EF261AD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2" w15:restartNumberingAfterBreak="0">
    <w:nsid w:val="40F0689E"/>
    <w:multiLevelType w:val="hybridMultilevel"/>
    <w:tmpl w:val="EEF4BA4C"/>
    <w:lvl w:ilvl="0" w:tplc="E8A2295A">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num w:numId="1" w16cid:durableId="478767578">
    <w:abstractNumId w:val="0"/>
  </w:num>
  <w:num w:numId="2" w16cid:durableId="415054840">
    <w:abstractNumId w:val="2"/>
  </w:num>
  <w:num w:numId="3" w16cid:durableId="103974014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33D7"/>
    <w:rsid w:val="00002F81"/>
    <w:rsid w:val="00005AA3"/>
    <w:rsid w:val="00012F3A"/>
    <w:rsid w:val="00021ADA"/>
    <w:rsid w:val="000246E2"/>
    <w:rsid w:val="000302AB"/>
    <w:rsid w:val="000356CF"/>
    <w:rsid w:val="00043FF4"/>
    <w:rsid w:val="000447A9"/>
    <w:rsid w:val="0005311F"/>
    <w:rsid w:val="00066D0F"/>
    <w:rsid w:val="000704EE"/>
    <w:rsid w:val="00072FD9"/>
    <w:rsid w:val="00073F33"/>
    <w:rsid w:val="00074BD6"/>
    <w:rsid w:val="00075011"/>
    <w:rsid w:val="000800DF"/>
    <w:rsid w:val="000821C6"/>
    <w:rsid w:val="0009380D"/>
    <w:rsid w:val="000A7B3D"/>
    <w:rsid w:val="000B0151"/>
    <w:rsid w:val="000B2ECA"/>
    <w:rsid w:val="000B4911"/>
    <w:rsid w:val="000B4C5D"/>
    <w:rsid w:val="000C0652"/>
    <w:rsid w:val="000C1508"/>
    <w:rsid w:val="000D10FE"/>
    <w:rsid w:val="000F6801"/>
    <w:rsid w:val="00102C8A"/>
    <w:rsid w:val="001043BF"/>
    <w:rsid w:val="001105F5"/>
    <w:rsid w:val="00112AB8"/>
    <w:rsid w:val="001162D2"/>
    <w:rsid w:val="00131787"/>
    <w:rsid w:val="00136FE4"/>
    <w:rsid w:val="00137DD4"/>
    <w:rsid w:val="0014024F"/>
    <w:rsid w:val="00145227"/>
    <w:rsid w:val="0015078F"/>
    <w:rsid w:val="001561C2"/>
    <w:rsid w:val="00160429"/>
    <w:rsid w:val="00160CB1"/>
    <w:rsid w:val="00161ECC"/>
    <w:rsid w:val="001628D4"/>
    <w:rsid w:val="001648DF"/>
    <w:rsid w:val="00167286"/>
    <w:rsid w:val="001744F5"/>
    <w:rsid w:val="00181599"/>
    <w:rsid w:val="00182C93"/>
    <w:rsid w:val="00184269"/>
    <w:rsid w:val="00186DC8"/>
    <w:rsid w:val="00190F34"/>
    <w:rsid w:val="00194FAE"/>
    <w:rsid w:val="00195054"/>
    <w:rsid w:val="001A5BD8"/>
    <w:rsid w:val="001B35E4"/>
    <w:rsid w:val="001C421E"/>
    <w:rsid w:val="001C56B1"/>
    <w:rsid w:val="001C6577"/>
    <w:rsid w:val="001C7A7C"/>
    <w:rsid w:val="001F3E8B"/>
    <w:rsid w:val="001F7526"/>
    <w:rsid w:val="00201ECE"/>
    <w:rsid w:val="0020529C"/>
    <w:rsid w:val="00213515"/>
    <w:rsid w:val="0021668C"/>
    <w:rsid w:val="00223283"/>
    <w:rsid w:val="002267C5"/>
    <w:rsid w:val="0023249A"/>
    <w:rsid w:val="002333D7"/>
    <w:rsid w:val="00244658"/>
    <w:rsid w:val="00244D21"/>
    <w:rsid w:val="0024613B"/>
    <w:rsid w:val="00251645"/>
    <w:rsid w:val="00251732"/>
    <w:rsid w:val="00251A77"/>
    <w:rsid w:val="00254F72"/>
    <w:rsid w:val="00262EF6"/>
    <w:rsid w:val="00272D36"/>
    <w:rsid w:val="00275897"/>
    <w:rsid w:val="00275926"/>
    <w:rsid w:val="0028006D"/>
    <w:rsid w:val="002856B9"/>
    <w:rsid w:val="002948DF"/>
    <w:rsid w:val="002959B4"/>
    <w:rsid w:val="002A2DE5"/>
    <w:rsid w:val="002A49EA"/>
    <w:rsid w:val="002B174D"/>
    <w:rsid w:val="002B4D6F"/>
    <w:rsid w:val="002B7954"/>
    <w:rsid w:val="002B7C2F"/>
    <w:rsid w:val="002C02C6"/>
    <w:rsid w:val="002C4C89"/>
    <w:rsid w:val="002C53DF"/>
    <w:rsid w:val="002E0967"/>
    <w:rsid w:val="002E6C79"/>
    <w:rsid w:val="002E74F0"/>
    <w:rsid w:val="002F4F57"/>
    <w:rsid w:val="00307AEE"/>
    <w:rsid w:val="00307C10"/>
    <w:rsid w:val="00320BFA"/>
    <w:rsid w:val="0032497F"/>
    <w:rsid w:val="0033191C"/>
    <w:rsid w:val="00334BCE"/>
    <w:rsid w:val="0033595B"/>
    <w:rsid w:val="00335E52"/>
    <w:rsid w:val="00342BAA"/>
    <w:rsid w:val="00344515"/>
    <w:rsid w:val="0034464B"/>
    <w:rsid w:val="00346AF3"/>
    <w:rsid w:val="00346BFB"/>
    <w:rsid w:val="00350D83"/>
    <w:rsid w:val="003605A1"/>
    <w:rsid w:val="003609F3"/>
    <w:rsid w:val="00366519"/>
    <w:rsid w:val="00370D6A"/>
    <w:rsid w:val="00377EE7"/>
    <w:rsid w:val="00380A8B"/>
    <w:rsid w:val="00381725"/>
    <w:rsid w:val="00386FB1"/>
    <w:rsid w:val="003A5A0A"/>
    <w:rsid w:val="003B16FC"/>
    <w:rsid w:val="003B1E9D"/>
    <w:rsid w:val="003C3F3E"/>
    <w:rsid w:val="003D1FD9"/>
    <w:rsid w:val="003D3271"/>
    <w:rsid w:val="003D7521"/>
    <w:rsid w:val="003E0140"/>
    <w:rsid w:val="003E0976"/>
    <w:rsid w:val="003E267B"/>
    <w:rsid w:val="003E32D0"/>
    <w:rsid w:val="00403A23"/>
    <w:rsid w:val="0041528D"/>
    <w:rsid w:val="004324F5"/>
    <w:rsid w:val="00436B45"/>
    <w:rsid w:val="00436DFB"/>
    <w:rsid w:val="00444141"/>
    <w:rsid w:val="004626D7"/>
    <w:rsid w:val="004638AA"/>
    <w:rsid w:val="004709EA"/>
    <w:rsid w:val="004749FE"/>
    <w:rsid w:val="00482772"/>
    <w:rsid w:val="00486A65"/>
    <w:rsid w:val="004905C4"/>
    <w:rsid w:val="0049169A"/>
    <w:rsid w:val="004958FB"/>
    <w:rsid w:val="004A1CB4"/>
    <w:rsid w:val="004C18B8"/>
    <w:rsid w:val="004C3C4B"/>
    <w:rsid w:val="004C5BDD"/>
    <w:rsid w:val="004C6386"/>
    <w:rsid w:val="004D5862"/>
    <w:rsid w:val="004E01B9"/>
    <w:rsid w:val="004F06C0"/>
    <w:rsid w:val="004F0E82"/>
    <w:rsid w:val="00510506"/>
    <w:rsid w:val="00511603"/>
    <w:rsid w:val="00515F90"/>
    <w:rsid w:val="00516481"/>
    <w:rsid w:val="00531253"/>
    <w:rsid w:val="00540D45"/>
    <w:rsid w:val="005425C1"/>
    <w:rsid w:val="00544FBF"/>
    <w:rsid w:val="00551D90"/>
    <w:rsid w:val="00567231"/>
    <w:rsid w:val="00573E21"/>
    <w:rsid w:val="005834E8"/>
    <w:rsid w:val="00595175"/>
    <w:rsid w:val="005972A9"/>
    <w:rsid w:val="005A0C53"/>
    <w:rsid w:val="005A2004"/>
    <w:rsid w:val="005A46EA"/>
    <w:rsid w:val="005A52A2"/>
    <w:rsid w:val="005A611E"/>
    <w:rsid w:val="005A6968"/>
    <w:rsid w:val="005B74DA"/>
    <w:rsid w:val="005C01B8"/>
    <w:rsid w:val="005C0462"/>
    <w:rsid w:val="005C64A2"/>
    <w:rsid w:val="005D0616"/>
    <w:rsid w:val="005D3F00"/>
    <w:rsid w:val="005D5E30"/>
    <w:rsid w:val="005D72DF"/>
    <w:rsid w:val="005E1284"/>
    <w:rsid w:val="005E500D"/>
    <w:rsid w:val="005F34E8"/>
    <w:rsid w:val="0060062A"/>
    <w:rsid w:val="0060252C"/>
    <w:rsid w:val="00615A1C"/>
    <w:rsid w:val="00635B9B"/>
    <w:rsid w:val="00640D20"/>
    <w:rsid w:val="006418D5"/>
    <w:rsid w:val="0065035E"/>
    <w:rsid w:val="006516BA"/>
    <w:rsid w:val="0065199B"/>
    <w:rsid w:val="00651FFD"/>
    <w:rsid w:val="00652077"/>
    <w:rsid w:val="00652816"/>
    <w:rsid w:val="00663004"/>
    <w:rsid w:val="0067124F"/>
    <w:rsid w:val="0068769C"/>
    <w:rsid w:val="00687E64"/>
    <w:rsid w:val="006948EB"/>
    <w:rsid w:val="00695AF9"/>
    <w:rsid w:val="006978BB"/>
    <w:rsid w:val="006A1A37"/>
    <w:rsid w:val="006A21ED"/>
    <w:rsid w:val="006A4969"/>
    <w:rsid w:val="006C7A5E"/>
    <w:rsid w:val="006D24D4"/>
    <w:rsid w:val="006D4DA5"/>
    <w:rsid w:val="006E2501"/>
    <w:rsid w:val="006E3B66"/>
    <w:rsid w:val="006E61AF"/>
    <w:rsid w:val="006E7BAF"/>
    <w:rsid w:val="006F0987"/>
    <w:rsid w:val="006F4896"/>
    <w:rsid w:val="0070012A"/>
    <w:rsid w:val="00700356"/>
    <w:rsid w:val="0070502B"/>
    <w:rsid w:val="00705A12"/>
    <w:rsid w:val="007119D6"/>
    <w:rsid w:val="00713C8F"/>
    <w:rsid w:val="007216AC"/>
    <w:rsid w:val="00723E4F"/>
    <w:rsid w:val="00744797"/>
    <w:rsid w:val="00751627"/>
    <w:rsid w:val="007628D9"/>
    <w:rsid w:val="00772998"/>
    <w:rsid w:val="00776404"/>
    <w:rsid w:val="00777D24"/>
    <w:rsid w:val="007846B5"/>
    <w:rsid w:val="00787134"/>
    <w:rsid w:val="0079486D"/>
    <w:rsid w:val="007949AE"/>
    <w:rsid w:val="0079530E"/>
    <w:rsid w:val="007A28CE"/>
    <w:rsid w:val="007A5E8F"/>
    <w:rsid w:val="007B2440"/>
    <w:rsid w:val="007B6641"/>
    <w:rsid w:val="007C0098"/>
    <w:rsid w:val="007C3992"/>
    <w:rsid w:val="007D1262"/>
    <w:rsid w:val="007D6D75"/>
    <w:rsid w:val="007E23F7"/>
    <w:rsid w:val="007E44A6"/>
    <w:rsid w:val="007E76BC"/>
    <w:rsid w:val="007E7A87"/>
    <w:rsid w:val="007F0F06"/>
    <w:rsid w:val="007F2F4A"/>
    <w:rsid w:val="007F5CF8"/>
    <w:rsid w:val="007F7F5A"/>
    <w:rsid w:val="00802409"/>
    <w:rsid w:val="00807E8F"/>
    <w:rsid w:val="0082061A"/>
    <w:rsid w:val="0082147B"/>
    <w:rsid w:val="00822975"/>
    <w:rsid w:val="008301F9"/>
    <w:rsid w:val="008466A3"/>
    <w:rsid w:val="00853452"/>
    <w:rsid w:val="008609E4"/>
    <w:rsid w:val="00862B6B"/>
    <w:rsid w:val="00865D6A"/>
    <w:rsid w:val="008737D5"/>
    <w:rsid w:val="00876603"/>
    <w:rsid w:val="00881413"/>
    <w:rsid w:val="00882A65"/>
    <w:rsid w:val="00883A82"/>
    <w:rsid w:val="00886C3E"/>
    <w:rsid w:val="00887883"/>
    <w:rsid w:val="00890F76"/>
    <w:rsid w:val="00891E00"/>
    <w:rsid w:val="008A3C41"/>
    <w:rsid w:val="008B4BD8"/>
    <w:rsid w:val="008C08E8"/>
    <w:rsid w:val="008C4872"/>
    <w:rsid w:val="008D0AF0"/>
    <w:rsid w:val="008D31DB"/>
    <w:rsid w:val="008D6E5D"/>
    <w:rsid w:val="008E0A88"/>
    <w:rsid w:val="008E2C4E"/>
    <w:rsid w:val="008E3792"/>
    <w:rsid w:val="008F3A26"/>
    <w:rsid w:val="00900DFC"/>
    <w:rsid w:val="009118B8"/>
    <w:rsid w:val="00917565"/>
    <w:rsid w:val="009213A5"/>
    <w:rsid w:val="0093010B"/>
    <w:rsid w:val="009322AA"/>
    <w:rsid w:val="0093514E"/>
    <w:rsid w:val="00935300"/>
    <w:rsid w:val="00940577"/>
    <w:rsid w:val="0094115B"/>
    <w:rsid w:val="0094182D"/>
    <w:rsid w:val="00942CAE"/>
    <w:rsid w:val="009556C7"/>
    <w:rsid w:val="00960B5B"/>
    <w:rsid w:val="009674F0"/>
    <w:rsid w:val="00972B88"/>
    <w:rsid w:val="009A37B1"/>
    <w:rsid w:val="009A3A03"/>
    <w:rsid w:val="009B04FB"/>
    <w:rsid w:val="009B3BB0"/>
    <w:rsid w:val="009B4F00"/>
    <w:rsid w:val="009B6DDA"/>
    <w:rsid w:val="009B73E0"/>
    <w:rsid w:val="009C25E9"/>
    <w:rsid w:val="009C3BA2"/>
    <w:rsid w:val="009C73B4"/>
    <w:rsid w:val="009D0C4C"/>
    <w:rsid w:val="009E29EF"/>
    <w:rsid w:val="009E4525"/>
    <w:rsid w:val="009E63AD"/>
    <w:rsid w:val="009F70C2"/>
    <w:rsid w:val="00A010F6"/>
    <w:rsid w:val="00A038B9"/>
    <w:rsid w:val="00A03DC2"/>
    <w:rsid w:val="00A12FFC"/>
    <w:rsid w:val="00A25328"/>
    <w:rsid w:val="00A30C85"/>
    <w:rsid w:val="00A602FC"/>
    <w:rsid w:val="00A63813"/>
    <w:rsid w:val="00A658B1"/>
    <w:rsid w:val="00A72C45"/>
    <w:rsid w:val="00A81501"/>
    <w:rsid w:val="00A90904"/>
    <w:rsid w:val="00A92CE6"/>
    <w:rsid w:val="00A94135"/>
    <w:rsid w:val="00A94A4D"/>
    <w:rsid w:val="00A94C2F"/>
    <w:rsid w:val="00A977E7"/>
    <w:rsid w:val="00A97AE4"/>
    <w:rsid w:val="00AA5D9C"/>
    <w:rsid w:val="00AA6129"/>
    <w:rsid w:val="00AA6238"/>
    <w:rsid w:val="00AA6EAF"/>
    <w:rsid w:val="00AA73E6"/>
    <w:rsid w:val="00AB5574"/>
    <w:rsid w:val="00AB60BD"/>
    <w:rsid w:val="00AC2620"/>
    <w:rsid w:val="00AC6DAB"/>
    <w:rsid w:val="00AC7D2E"/>
    <w:rsid w:val="00AD0F82"/>
    <w:rsid w:val="00AD59CF"/>
    <w:rsid w:val="00AE1EE2"/>
    <w:rsid w:val="00AE51BC"/>
    <w:rsid w:val="00AE6591"/>
    <w:rsid w:val="00AE7A29"/>
    <w:rsid w:val="00AF143C"/>
    <w:rsid w:val="00AF1B6B"/>
    <w:rsid w:val="00AF1E91"/>
    <w:rsid w:val="00AF7ED0"/>
    <w:rsid w:val="00B01FB2"/>
    <w:rsid w:val="00B05F52"/>
    <w:rsid w:val="00B10BB3"/>
    <w:rsid w:val="00B149C0"/>
    <w:rsid w:val="00B2477C"/>
    <w:rsid w:val="00B302BD"/>
    <w:rsid w:val="00B374FE"/>
    <w:rsid w:val="00B52145"/>
    <w:rsid w:val="00B54B64"/>
    <w:rsid w:val="00B6087C"/>
    <w:rsid w:val="00B66CDF"/>
    <w:rsid w:val="00B80834"/>
    <w:rsid w:val="00B824EE"/>
    <w:rsid w:val="00B8598A"/>
    <w:rsid w:val="00B93FB8"/>
    <w:rsid w:val="00BA4A69"/>
    <w:rsid w:val="00BA60FD"/>
    <w:rsid w:val="00BA6E82"/>
    <w:rsid w:val="00BB07C5"/>
    <w:rsid w:val="00BB45AC"/>
    <w:rsid w:val="00BB5122"/>
    <w:rsid w:val="00BB6C42"/>
    <w:rsid w:val="00BC43FF"/>
    <w:rsid w:val="00BE2DFF"/>
    <w:rsid w:val="00BE5692"/>
    <w:rsid w:val="00BE734F"/>
    <w:rsid w:val="00BF13F8"/>
    <w:rsid w:val="00BF227D"/>
    <w:rsid w:val="00BF3770"/>
    <w:rsid w:val="00BF4470"/>
    <w:rsid w:val="00C01881"/>
    <w:rsid w:val="00C03E13"/>
    <w:rsid w:val="00C046EA"/>
    <w:rsid w:val="00C07B0F"/>
    <w:rsid w:val="00C14D22"/>
    <w:rsid w:val="00C17FD8"/>
    <w:rsid w:val="00C27183"/>
    <w:rsid w:val="00C322E2"/>
    <w:rsid w:val="00C32E51"/>
    <w:rsid w:val="00C5302C"/>
    <w:rsid w:val="00C56D6F"/>
    <w:rsid w:val="00C60F31"/>
    <w:rsid w:val="00C73209"/>
    <w:rsid w:val="00C74014"/>
    <w:rsid w:val="00C745D3"/>
    <w:rsid w:val="00C77CDB"/>
    <w:rsid w:val="00C86024"/>
    <w:rsid w:val="00C93F92"/>
    <w:rsid w:val="00C9716D"/>
    <w:rsid w:val="00CA4D60"/>
    <w:rsid w:val="00CA5EEF"/>
    <w:rsid w:val="00CA7EA8"/>
    <w:rsid w:val="00CB2C32"/>
    <w:rsid w:val="00CB58B6"/>
    <w:rsid w:val="00CE2628"/>
    <w:rsid w:val="00CF616F"/>
    <w:rsid w:val="00D01203"/>
    <w:rsid w:val="00D0381B"/>
    <w:rsid w:val="00D03DCA"/>
    <w:rsid w:val="00D052E4"/>
    <w:rsid w:val="00D12FEA"/>
    <w:rsid w:val="00D14F07"/>
    <w:rsid w:val="00D161C0"/>
    <w:rsid w:val="00D163EC"/>
    <w:rsid w:val="00D22AB6"/>
    <w:rsid w:val="00D30A7E"/>
    <w:rsid w:val="00D3179F"/>
    <w:rsid w:val="00D47088"/>
    <w:rsid w:val="00D50216"/>
    <w:rsid w:val="00D542A6"/>
    <w:rsid w:val="00D604F6"/>
    <w:rsid w:val="00D668B3"/>
    <w:rsid w:val="00D75E15"/>
    <w:rsid w:val="00D80225"/>
    <w:rsid w:val="00D80A84"/>
    <w:rsid w:val="00D813C0"/>
    <w:rsid w:val="00D81CFE"/>
    <w:rsid w:val="00D84D6E"/>
    <w:rsid w:val="00D865CD"/>
    <w:rsid w:val="00D914BE"/>
    <w:rsid w:val="00D91B53"/>
    <w:rsid w:val="00DA40F8"/>
    <w:rsid w:val="00DB0ECB"/>
    <w:rsid w:val="00DB4D86"/>
    <w:rsid w:val="00DB6E23"/>
    <w:rsid w:val="00DB7A71"/>
    <w:rsid w:val="00DC1A39"/>
    <w:rsid w:val="00DC2447"/>
    <w:rsid w:val="00DC55A5"/>
    <w:rsid w:val="00DD1E6E"/>
    <w:rsid w:val="00DD5CB8"/>
    <w:rsid w:val="00DD6747"/>
    <w:rsid w:val="00DE4B26"/>
    <w:rsid w:val="00DF7018"/>
    <w:rsid w:val="00E03B07"/>
    <w:rsid w:val="00E040B7"/>
    <w:rsid w:val="00E108D8"/>
    <w:rsid w:val="00E15947"/>
    <w:rsid w:val="00E16BD0"/>
    <w:rsid w:val="00E22612"/>
    <w:rsid w:val="00E2601C"/>
    <w:rsid w:val="00E439D9"/>
    <w:rsid w:val="00E46A00"/>
    <w:rsid w:val="00E5374C"/>
    <w:rsid w:val="00E61B9B"/>
    <w:rsid w:val="00E6788C"/>
    <w:rsid w:val="00E81ED3"/>
    <w:rsid w:val="00E83007"/>
    <w:rsid w:val="00E8311F"/>
    <w:rsid w:val="00E873A6"/>
    <w:rsid w:val="00E9286E"/>
    <w:rsid w:val="00E94F77"/>
    <w:rsid w:val="00EA31F7"/>
    <w:rsid w:val="00EA724B"/>
    <w:rsid w:val="00EB3626"/>
    <w:rsid w:val="00EC0F68"/>
    <w:rsid w:val="00EC2523"/>
    <w:rsid w:val="00ED54B1"/>
    <w:rsid w:val="00ED7076"/>
    <w:rsid w:val="00ED721E"/>
    <w:rsid w:val="00EE687D"/>
    <w:rsid w:val="00EE6EC5"/>
    <w:rsid w:val="00EF5047"/>
    <w:rsid w:val="00EF5359"/>
    <w:rsid w:val="00EF57D3"/>
    <w:rsid w:val="00F008C5"/>
    <w:rsid w:val="00F02C4A"/>
    <w:rsid w:val="00F04487"/>
    <w:rsid w:val="00F04DF0"/>
    <w:rsid w:val="00F05A44"/>
    <w:rsid w:val="00F10A4E"/>
    <w:rsid w:val="00F13B4A"/>
    <w:rsid w:val="00F13B6A"/>
    <w:rsid w:val="00F222D7"/>
    <w:rsid w:val="00F228FE"/>
    <w:rsid w:val="00F375B3"/>
    <w:rsid w:val="00F4236C"/>
    <w:rsid w:val="00F6153C"/>
    <w:rsid w:val="00F70559"/>
    <w:rsid w:val="00F76061"/>
    <w:rsid w:val="00F8044B"/>
    <w:rsid w:val="00F84B0B"/>
    <w:rsid w:val="00F86C29"/>
    <w:rsid w:val="00F87DE5"/>
    <w:rsid w:val="00F91025"/>
    <w:rsid w:val="00FA2769"/>
    <w:rsid w:val="00FA39C6"/>
    <w:rsid w:val="00FA3FE9"/>
    <w:rsid w:val="00FB5A15"/>
    <w:rsid w:val="00FC23AE"/>
    <w:rsid w:val="00FC3273"/>
    <w:rsid w:val="00FC329E"/>
    <w:rsid w:val="00FC7C04"/>
    <w:rsid w:val="00FD5F90"/>
    <w:rsid w:val="00FD65CD"/>
    <w:rsid w:val="00FE1697"/>
    <w:rsid w:val="00FE365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EC9E41"/>
  <w14:defaultImageDpi w14:val="330"/>
  <w15:chartTrackingRefBased/>
  <w15:docId w15:val="{DFBD3AF1-7BA4-4B04-9A88-D7C197045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0A8B"/>
  </w:style>
  <w:style w:type="paragraph" w:styleId="Heading1">
    <w:name w:val="heading 1"/>
    <w:basedOn w:val="Normal"/>
    <w:next w:val="Normal"/>
    <w:link w:val="Heading1Char"/>
    <w:uiPriority w:val="9"/>
    <w:qFormat/>
    <w:rsid w:val="00350D8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C7C0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0D83"/>
    <w:pPr>
      <w:ind w:left="720"/>
      <w:contextualSpacing/>
    </w:pPr>
  </w:style>
  <w:style w:type="character" w:customStyle="1" w:styleId="Heading1Char">
    <w:name w:val="Heading 1 Char"/>
    <w:basedOn w:val="DefaultParagraphFont"/>
    <w:link w:val="Heading1"/>
    <w:uiPriority w:val="9"/>
    <w:rsid w:val="00350D83"/>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50D83"/>
    <w:pPr>
      <w:outlineLvl w:val="9"/>
    </w:pPr>
    <w:rPr>
      <w:lang w:eastAsia="ru-RU"/>
    </w:rPr>
  </w:style>
  <w:style w:type="paragraph" w:styleId="TOC1">
    <w:name w:val="toc 1"/>
    <w:basedOn w:val="Normal"/>
    <w:next w:val="Normal"/>
    <w:autoRedefine/>
    <w:uiPriority w:val="39"/>
    <w:unhideWhenUsed/>
    <w:rsid w:val="00350D83"/>
    <w:pPr>
      <w:spacing w:after="100"/>
    </w:pPr>
  </w:style>
  <w:style w:type="character" w:styleId="Hyperlink">
    <w:name w:val="Hyperlink"/>
    <w:basedOn w:val="DefaultParagraphFont"/>
    <w:uiPriority w:val="99"/>
    <w:unhideWhenUsed/>
    <w:rsid w:val="00350D83"/>
    <w:rPr>
      <w:color w:val="0563C1" w:themeColor="hyperlink"/>
      <w:u w:val="single"/>
    </w:rPr>
  </w:style>
  <w:style w:type="character" w:customStyle="1" w:styleId="Heading2Char">
    <w:name w:val="Heading 2 Char"/>
    <w:basedOn w:val="DefaultParagraphFont"/>
    <w:link w:val="Heading2"/>
    <w:uiPriority w:val="9"/>
    <w:rsid w:val="00FC7C04"/>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DB4D86"/>
    <w:pPr>
      <w:spacing w:after="100"/>
      <w:ind w:left="220"/>
    </w:pPr>
  </w:style>
  <w:style w:type="character" w:styleId="FollowedHyperlink">
    <w:name w:val="FollowedHyperlink"/>
    <w:basedOn w:val="DefaultParagraphFont"/>
    <w:uiPriority w:val="99"/>
    <w:semiHidden/>
    <w:unhideWhenUsed/>
    <w:rsid w:val="003605A1"/>
    <w:rPr>
      <w:color w:val="954F72" w:themeColor="followedHyperlink"/>
      <w:u w:val="single"/>
    </w:rPr>
  </w:style>
  <w:style w:type="paragraph" w:styleId="NormalWeb">
    <w:name w:val="Normal (Web)"/>
    <w:basedOn w:val="Normal"/>
    <w:uiPriority w:val="99"/>
    <w:semiHidden/>
    <w:unhideWhenUsed/>
    <w:rsid w:val="0070502B"/>
    <w:pPr>
      <w:spacing w:before="100" w:beforeAutospacing="1" w:after="100" w:afterAutospacing="1" w:line="240" w:lineRule="auto"/>
    </w:pPr>
    <w:rPr>
      <w:rFonts w:eastAsiaTheme="minorEastAsia"/>
      <w:sz w:val="24"/>
      <w:szCs w:val="24"/>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360420">
      <w:bodyDiv w:val="1"/>
      <w:marLeft w:val="0"/>
      <w:marRight w:val="0"/>
      <w:marTop w:val="0"/>
      <w:marBottom w:val="0"/>
      <w:divBdr>
        <w:top w:val="none" w:sz="0" w:space="0" w:color="auto"/>
        <w:left w:val="none" w:sz="0" w:space="0" w:color="auto"/>
        <w:bottom w:val="none" w:sz="0" w:space="0" w:color="auto"/>
        <w:right w:val="none" w:sz="0" w:space="0" w:color="auto"/>
      </w:divBdr>
    </w:div>
    <w:div w:id="191891826">
      <w:bodyDiv w:val="1"/>
      <w:marLeft w:val="0"/>
      <w:marRight w:val="0"/>
      <w:marTop w:val="0"/>
      <w:marBottom w:val="0"/>
      <w:divBdr>
        <w:top w:val="none" w:sz="0" w:space="0" w:color="auto"/>
        <w:left w:val="none" w:sz="0" w:space="0" w:color="auto"/>
        <w:bottom w:val="none" w:sz="0" w:space="0" w:color="auto"/>
        <w:right w:val="none" w:sz="0" w:space="0" w:color="auto"/>
      </w:divBdr>
    </w:div>
    <w:div w:id="193424506">
      <w:bodyDiv w:val="1"/>
      <w:marLeft w:val="0"/>
      <w:marRight w:val="0"/>
      <w:marTop w:val="0"/>
      <w:marBottom w:val="0"/>
      <w:divBdr>
        <w:top w:val="none" w:sz="0" w:space="0" w:color="auto"/>
        <w:left w:val="none" w:sz="0" w:space="0" w:color="auto"/>
        <w:bottom w:val="none" w:sz="0" w:space="0" w:color="auto"/>
        <w:right w:val="none" w:sz="0" w:space="0" w:color="auto"/>
      </w:divBdr>
    </w:div>
    <w:div w:id="472792071">
      <w:bodyDiv w:val="1"/>
      <w:marLeft w:val="0"/>
      <w:marRight w:val="0"/>
      <w:marTop w:val="0"/>
      <w:marBottom w:val="0"/>
      <w:divBdr>
        <w:top w:val="none" w:sz="0" w:space="0" w:color="auto"/>
        <w:left w:val="none" w:sz="0" w:space="0" w:color="auto"/>
        <w:bottom w:val="none" w:sz="0" w:space="0" w:color="auto"/>
        <w:right w:val="none" w:sz="0" w:space="0" w:color="auto"/>
      </w:divBdr>
    </w:div>
    <w:div w:id="477500497">
      <w:bodyDiv w:val="1"/>
      <w:marLeft w:val="0"/>
      <w:marRight w:val="0"/>
      <w:marTop w:val="0"/>
      <w:marBottom w:val="0"/>
      <w:divBdr>
        <w:top w:val="none" w:sz="0" w:space="0" w:color="auto"/>
        <w:left w:val="none" w:sz="0" w:space="0" w:color="auto"/>
        <w:bottom w:val="none" w:sz="0" w:space="0" w:color="auto"/>
        <w:right w:val="none" w:sz="0" w:space="0" w:color="auto"/>
      </w:divBdr>
    </w:div>
    <w:div w:id="528449090">
      <w:bodyDiv w:val="1"/>
      <w:marLeft w:val="0"/>
      <w:marRight w:val="0"/>
      <w:marTop w:val="0"/>
      <w:marBottom w:val="0"/>
      <w:divBdr>
        <w:top w:val="none" w:sz="0" w:space="0" w:color="auto"/>
        <w:left w:val="none" w:sz="0" w:space="0" w:color="auto"/>
        <w:bottom w:val="none" w:sz="0" w:space="0" w:color="auto"/>
        <w:right w:val="none" w:sz="0" w:space="0" w:color="auto"/>
      </w:divBdr>
    </w:div>
    <w:div w:id="654987764">
      <w:bodyDiv w:val="1"/>
      <w:marLeft w:val="0"/>
      <w:marRight w:val="0"/>
      <w:marTop w:val="0"/>
      <w:marBottom w:val="0"/>
      <w:divBdr>
        <w:top w:val="none" w:sz="0" w:space="0" w:color="auto"/>
        <w:left w:val="none" w:sz="0" w:space="0" w:color="auto"/>
        <w:bottom w:val="none" w:sz="0" w:space="0" w:color="auto"/>
        <w:right w:val="none" w:sz="0" w:space="0" w:color="auto"/>
      </w:divBdr>
    </w:div>
    <w:div w:id="669140981">
      <w:bodyDiv w:val="1"/>
      <w:marLeft w:val="0"/>
      <w:marRight w:val="0"/>
      <w:marTop w:val="0"/>
      <w:marBottom w:val="0"/>
      <w:divBdr>
        <w:top w:val="none" w:sz="0" w:space="0" w:color="auto"/>
        <w:left w:val="none" w:sz="0" w:space="0" w:color="auto"/>
        <w:bottom w:val="none" w:sz="0" w:space="0" w:color="auto"/>
        <w:right w:val="none" w:sz="0" w:space="0" w:color="auto"/>
      </w:divBdr>
    </w:div>
    <w:div w:id="763037570">
      <w:bodyDiv w:val="1"/>
      <w:marLeft w:val="0"/>
      <w:marRight w:val="0"/>
      <w:marTop w:val="0"/>
      <w:marBottom w:val="0"/>
      <w:divBdr>
        <w:top w:val="none" w:sz="0" w:space="0" w:color="auto"/>
        <w:left w:val="none" w:sz="0" w:space="0" w:color="auto"/>
        <w:bottom w:val="none" w:sz="0" w:space="0" w:color="auto"/>
        <w:right w:val="none" w:sz="0" w:space="0" w:color="auto"/>
      </w:divBdr>
    </w:div>
    <w:div w:id="962006239">
      <w:bodyDiv w:val="1"/>
      <w:marLeft w:val="0"/>
      <w:marRight w:val="0"/>
      <w:marTop w:val="0"/>
      <w:marBottom w:val="0"/>
      <w:divBdr>
        <w:top w:val="none" w:sz="0" w:space="0" w:color="auto"/>
        <w:left w:val="none" w:sz="0" w:space="0" w:color="auto"/>
        <w:bottom w:val="none" w:sz="0" w:space="0" w:color="auto"/>
        <w:right w:val="none" w:sz="0" w:space="0" w:color="auto"/>
      </w:divBdr>
    </w:div>
    <w:div w:id="1137911984">
      <w:bodyDiv w:val="1"/>
      <w:marLeft w:val="0"/>
      <w:marRight w:val="0"/>
      <w:marTop w:val="0"/>
      <w:marBottom w:val="0"/>
      <w:divBdr>
        <w:top w:val="none" w:sz="0" w:space="0" w:color="auto"/>
        <w:left w:val="none" w:sz="0" w:space="0" w:color="auto"/>
        <w:bottom w:val="none" w:sz="0" w:space="0" w:color="auto"/>
        <w:right w:val="none" w:sz="0" w:space="0" w:color="auto"/>
      </w:divBdr>
    </w:div>
    <w:div w:id="1200555726">
      <w:bodyDiv w:val="1"/>
      <w:marLeft w:val="0"/>
      <w:marRight w:val="0"/>
      <w:marTop w:val="0"/>
      <w:marBottom w:val="0"/>
      <w:divBdr>
        <w:top w:val="none" w:sz="0" w:space="0" w:color="auto"/>
        <w:left w:val="none" w:sz="0" w:space="0" w:color="auto"/>
        <w:bottom w:val="none" w:sz="0" w:space="0" w:color="auto"/>
        <w:right w:val="none" w:sz="0" w:space="0" w:color="auto"/>
      </w:divBdr>
    </w:div>
    <w:div w:id="1431467365">
      <w:bodyDiv w:val="1"/>
      <w:marLeft w:val="0"/>
      <w:marRight w:val="0"/>
      <w:marTop w:val="0"/>
      <w:marBottom w:val="0"/>
      <w:divBdr>
        <w:top w:val="none" w:sz="0" w:space="0" w:color="auto"/>
        <w:left w:val="none" w:sz="0" w:space="0" w:color="auto"/>
        <w:bottom w:val="none" w:sz="0" w:space="0" w:color="auto"/>
        <w:right w:val="none" w:sz="0" w:space="0" w:color="auto"/>
      </w:divBdr>
    </w:div>
    <w:div w:id="1698772456">
      <w:bodyDiv w:val="1"/>
      <w:marLeft w:val="0"/>
      <w:marRight w:val="0"/>
      <w:marTop w:val="0"/>
      <w:marBottom w:val="0"/>
      <w:divBdr>
        <w:top w:val="none" w:sz="0" w:space="0" w:color="auto"/>
        <w:left w:val="none" w:sz="0" w:space="0" w:color="auto"/>
        <w:bottom w:val="none" w:sz="0" w:space="0" w:color="auto"/>
        <w:right w:val="none" w:sz="0" w:space="0" w:color="auto"/>
      </w:divBdr>
    </w:div>
    <w:div w:id="2058891898">
      <w:bodyDiv w:val="1"/>
      <w:marLeft w:val="0"/>
      <w:marRight w:val="0"/>
      <w:marTop w:val="0"/>
      <w:marBottom w:val="0"/>
      <w:divBdr>
        <w:top w:val="none" w:sz="0" w:space="0" w:color="auto"/>
        <w:left w:val="none" w:sz="0" w:space="0" w:color="auto"/>
        <w:bottom w:val="none" w:sz="0" w:space="0" w:color="auto"/>
        <w:right w:val="none" w:sz="0" w:space="0" w:color="auto"/>
      </w:divBdr>
    </w:div>
    <w:div w:id="2086341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16" Type="http://schemas.openxmlformats.org/officeDocument/2006/relationships/image" Target="media/image3.png"/><Relationship Id="rId11" Type="http://schemas.openxmlformats.org/officeDocument/2006/relationships/hyperlink" Target="https://www.bornagainproject.org" TargetMode="Externa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74" Type="http://schemas.openxmlformats.org/officeDocument/2006/relationships/image" Target="media/image60.png"/><Relationship Id="rId5" Type="http://schemas.openxmlformats.org/officeDocument/2006/relationships/webSettings" Target="webSettings.xml"/><Relationship Id="rId61" Type="http://schemas.openxmlformats.org/officeDocument/2006/relationships/image" Target="media/image47.png"/><Relationship Id="rId19" Type="http://schemas.openxmlformats.org/officeDocument/2006/relationships/image" Target="media/image6.png"/><Relationship Id="rId14" Type="http://schemas.openxmlformats.org/officeDocument/2006/relationships/hyperlink" Target="https://www.microsoft.com/en-us/download/details.aspx?id=53840"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fontTable" Target="fontTable.xml"/><Relationship Id="rId8" Type="http://schemas.openxmlformats.org/officeDocument/2006/relationships/hyperlink" Target="http://www.rxollc.com/idl/" TargetMode="External"/><Relationship Id="rId51" Type="http://schemas.openxmlformats.org/officeDocument/2006/relationships/image" Target="media/image37.png"/><Relationship Id="rId72" Type="http://schemas.openxmlformats.org/officeDocument/2006/relationships/image" Target="media/image58.png"/><Relationship Id="rId3" Type="http://schemas.openxmlformats.org/officeDocument/2006/relationships/styles" Target="styles.xml"/><Relationship Id="rId12" Type="http://schemas.openxmlformats.org/officeDocument/2006/relationships/hyperlink" Target="http://xray-optics.ru/products/software-multifitting/" TargetMode="Externa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hyperlink" Target="mailto:svechnikovmv@gmail.com" TargetMode="Externa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hyperlink" Target="http://reflex.irdl.fr/Reflex/reflex.html" TargetMode="Externa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genx.sourceforge.net" TargetMode="External"/><Relationship Id="rId13" Type="http://schemas.openxmlformats.org/officeDocument/2006/relationships/image" Target="media/image1.png"/><Relationship Id="rId18" Type="http://schemas.openxmlformats.org/officeDocument/2006/relationships/image" Target="media/image5.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7" Type="http://schemas.openxmlformats.org/officeDocument/2006/relationships/hyperlink" Target="mailto:svechnikovmv@gmail.com" TargetMode="External"/><Relationship Id="rId71" Type="http://schemas.openxmlformats.org/officeDocument/2006/relationships/image" Target="media/image57.png"/><Relationship Id="rId2" Type="http://schemas.openxmlformats.org/officeDocument/2006/relationships/numbering" Target="numbering.xml"/><Relationship Id="rId29" Type="http://schemas.openxmlformats.org/officeDocument/2006/relationships/image" Target="media/image15.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7525932-44EC-4253-A1B8-954C0B18C55F}">
  <we:reference id="wa104099688" version="1.3.0.0" store="ru-R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ГОСТ — сортировка по названиям" Version="2003"/>
</file>

<file path=customXml/itemProps1.xml><?xml version="1.0" encoding="utf-8"?>
<ds:datastoreItem xmlns:ds="http://schemas.openxmlformats.org/officeDocument/2006/customXml" ds:itemID="{E7F9595C-3C15-48FD-91FE-8BEC140E13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6268</Words>
  <Characters>35734</Characters>
  <Application>Microsoft Office Word</Application>
  <DocSecurity>0</DocSecurity>
  <Lines>297</Lines>
  <Paragraphs>83</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1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hail Svechnikov</dc:creator>
  <cp:keywords/>
  <dc:description/>
  <cp:lastModifiedBy>Svechnikov, Mikhail Vladimirovich</cp:lastModifiedBy>
  <cp:revision>426</cp:revision>
  <cp:lastPrinted>2023-04-15T17:23:00Z</cp:lastPrinted>
  <dcterms:created xsi:type="dcterms:W3CDTF">2019-06-20T07:03:00Z</dcterms:created>
  <dcterms:modified xsi:type="dcterms:W3CDTF">2023-04-15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1cb891-6e9b-32d2-8e54-fd6bb66c52c3</vt:lpwstr>
  </property>
  <property fmtid="{D5CDD505-2E9C-101B-9397-08002B2CF9AE}" pid="4" name="Mendeley Citation Style_1">
    <vt:lpwstr>http://www.zotero.org/styles/optics-expres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applied-crystallography</vt:lpwstr>
  </property>
  <property fmtid="{D5CDD505-2E9C-101B-9397-08002B2CF9AE}" pid="14" name="Mendeley Recent Style Name 4_1">
    <vt:lpwstr>Journal of Applied Crystallography</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optics-express</vt:lpwstr>
  </property>
  <property fmtid="{D5CDD505-2E9C-101B-9397-08002B2CF9AE}" pid="18" name="Mendeley Recent Style Name 6_1">
    <vt:lpwstr>Optics Express</vt:lpwstr>
  </property>
  <property fmtid="{D5CDD505-2E9C-101B-9397-08002B2CF9AE}" pid="19" name="Mendeley Recent Style Id 7_1">
    <vt:lpwstr>http://www.zotero.org/styles/physics-uspekhi</vt:lpwstr>
  </property>
  <property fmtid="{D5CDD505-2E9C-101B-9397-08002B2CF9AE}" pid="20" name="Mendeley Recent Style Name 7_1">
    <vt:lpwstr>Physics-Uspekhi</vt:lpwstr>
  </property>
  <property fmtid="{D5CDD505-2E9C-101B-9397-08002B2CF9AE}" pid="21" name="Mendeley Recent Style Id 8_1">
    <vt:lpwstr>http://csl.mendeley.com/styles/117087421/institute-of-physics-numeric</vt:lpwstr>
  </property>
  <property fmtid="{D5CDD505-2E9C-101B-9397-08002B2CF9AE}" pid="22" name="Mendeley Recent Style Name 8_1">
    <vt:lpwstr>Physics-Uspekhi-Short</vt:lpwstr>
  </property>
  <property fmtid="{D5CDD505-2E9C-101B-9397-08002B2CF9AE}" pid="23" name="Mendeley Recent Style Id 9_1">
    <vt:lpwstr>http://www.zotero.org/styles/GOST-R-7.0.5-2008%20numeric%20appearance</vt:lpwstr>
  </property>
  <property fmtid="{D5CDD505-2E9C-101B-9397-08002B2CF9AE}" pid="24" name="Mendeley Recent Style Name 9_1">
    <vt:lpwstr>Russian GOST R 7.0.5-2008 numeric citations - appearance order</vt:lpwstr>
  </property>
</Properties>
</file>